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767F3D7" w14:textId="77777777" w:rsidR="009D353E" w:rsidRDefault="009D353E" w:rsidP="009D353E">
      <w:pPr>
        <w:spacing w:after="0"/>
        <w:jc w:val="center"/>
        <w:rPr>
          <w:rFonts w:asciiTheme="majorBidi" w:hAnsiTheme="majorBidi"/>
          <w:b/>
          <w:bCs/>
          <w:color w:val="000000" w:themeColor="text1"/>
          <w:sz w:val="28"/>
          <w:szCs w:val="24"/>
        </w:rPr>
      </w:pPr>
      <w:r>
        <w:rPr>
          <w:rFonts w:asciiTheme="majorBidi" w:hAnsiTheme="majorBidi"/>
          <w:b/>
          <w:bCs/>
          <w:color w:val="000000" w:themeColor="text1"/>
          <w:sz w:val="28"/>
          <w:szCs w:val="24"/>
          <w:lang w:val="id-ID"/>
        </w:rPr>
        <w:t xml:space="preserve">PROPOSAL </w:t>
      </w:r>
      <w:r>
        <w:rPr>
          <w:rFonts w:asciiTheme="majorBidi" w:hAnsiTheme="majorBidi"/>
          <w:b/>
          <w:bCs/>
          <w:color w:val="000000" w:themeColor="text1"/>
          <w:sz w:val="28"/>
          <w:szCs w:val="24"/>
        </w:rPr>
        <w:t>TUGAS BESAR</w:t>
      </w:r>
    </w:p>
    <w:p w14:paraId="1A0261DD" w14:textId="77777777" w:rsidR="009D353E" w:rsidRPr="00D04DE1" w:rsidRDefault="002A1760" w:rsidP="009D353E">
      <w:pPr>
        <w:spacing w:after="0"/>
        <w:jc w:val="center"/>
        <w:rPr>
          <w:rFonts w:asciiTheme="majorBidi" w:hAnsiTheme="majorBidi"/>
          <w:b/>
          <w:bCs/>
          <w:color w:val="000000" w:themeColor="text1"/>
          <w:sz w:val="28"/>
          <w:szCs w:val="24"/>
        </w:rPr>
      </w:pPr>
      <w:r>
        <w:rPr>
          <w:rFonts w:asciiTheme="majorBidi" w:hAnsiTheme="majorBidi"/>
          <w:b/>
          <w:bCs/>
          <w:color w:val="000000" w:themeColor="text1"/>
          <w:sz w:val="28"/>
          <w:szCs w:val="24"/>
        </w:rPr>
        <w:t xml:space="preserve">PEMBELAJARAN INTERAKTIF </w:t>
      </w:r>
      <w:r w:rsidR="00D04DE1">
        <w:rPr>
          <w:rFonts w:asciiTheme="majorBidi" w:hAnsiTheme="majorBidi"/>
          <w:b/>
          <w:bCs/>
          <w:color w:val="000000" w:themeColor="text1"/>
          <w:sz w:val="28"/>
          <w:szCs w:val="24"/>
        </w:rPr>
        <w:t>SEJARAH INDONESIA</w:t>
      </w:r>
    </w:p>
    <w:p w14:paraId="68711E32" w14:textId="77777777" w:rsidR="009D353E" w:rsidRDefault="009D353E" w:rsidP="009D353E">
      <w:pPr>
        <w:spacing w:after="0"/>
        <w:jc w:val="center"/>
        <w:rPr>
          <w:rFonts w:asciiTheme="majorBidi" w:hAnsiTheme="majorBidi"/>
          <w:color w:val="000000" w:themeColor="text1"/>
          <w:sz w:val="28"/>
          <w:szCs w:val="24"/>
        </w:rPr>
      </w:pPr>
      <w:proofErr w:type="spellStart"/>
      <w:r>
        <w:rPr>
          <w:rFonts w:asciiTheme="majorBidi" w:hAnsiTheme="majorBidi"/>
          <w:color w:val="000000" w:themeColor="text1"/>
          <w:sz w:val="28"/>
          <w:szCs w:val="24"/>
        </w:rPr>
        <w:t>Diajukan</w:t>
      </w:r>
      <w:proofErr w:type="spellEnd"/>
      <w:r>
        <w:rPr>
          <w:rFonts w:asciiTheme="majorBidi" w:hAnsiTheme="majorBidi"/>
          <w:color w:val="000000" w:themeColor="text1"/>
          <w:sz w:val="28"/>
          <w:szCs w:val="24"/>
        </w:rPr>
        <w:t xml:space="preserve"> </w:t>
      </w:r>
      <w:proofErr w:type="spellStart"/>
      <w:r>
        <w:rPr>
          <w:rFonts w:asciiTheme="majorBidi" w:hAnsiTheme="majorBidi"/>
          <w:color w:val="000000" w:themeColor="text1"/>
          <w:sz w:val="28"/>
          <w:szCs w:val="24"/>
        </w:rPr>
        <w:t>untuk</w:t>
      </w:r>
      <w:proofErr w:type="spellEnd"/>
      <w:r>
        <w:rPr>
          <w:rFonts w:asciiTheme="majorBidi" w:hAnsiTheme="majorBidi"/>
          <w:color w:val="000000" w:themeColor="text1"/>
          <w:sz w:val="28"/>
          <w:szCs w:val="24"/>
        </w:rPr>
        <w:t xml:space="preserve"> </w:t>
      </w:r>
      <w:proofErr w:type="spellStart"/>
      <w:r>
        <w:rPr>
          <w:rFonts w:asciiTheme="majorBidi" w:hAnsiTheme="majorBidi"/>
          <w:color w:val="000000" w:themeColor="text1"/>
          <w:sz w:val="28"/>
          <w:szCs w:val="24"/>
        </w:rPr>
        <w:t>memenuhi</w:t>
      </w:r>
      <w:proofErr w:type="spellEnd"/>
      <w:r>
        <w:rPr>
          <w:rFonts w:asciiTheme="majorBidi" w:hAnsiTheme="majorBidi"/>
          <w:color w:val="000000" w:themeColor="text1"/>
          <w:sz w:val="28"/>
          <w:szCs w:val="24"/>
        </w:rPr>
        <w:t xml:space="preserve"> </w:t>
      </w:r>
      <w:proofErr w:type="spellStart"/>
      <w:r>
        <w:rPr>
          <w:rFonts w:asciiTheme="majorBidi" w:hAnsiTheme="majorBidi"/>
          <w:color w:val="000000" w:themeColor="text1"/>
          <w:sz w:val="28"/>
          <w:szCs w:val="24"/>
        </w:rPr>
        <w:t>tugas</w:t>
      </w:r>
      <w:proofErr w:type="spellEnd"/>
      <w:r>
        <w:rPr>
          <w:rFonts w:asciiTheme="majorBidi" w:hAnsiTheme="majorBidi"/>
          <w:color w:val="000000" w:themeColor="text1"/>
          <w:sz w:val="28"/>
          <w:szCs w:val="24"/>
        </w:rPr>
        <w:t xml:space="preserve"> </w:t>
      </w:r>
      <w:proofErr w:type="spellStart"/>
      <w:r>
        <w:rPr>
          <w:rFonts w:asciiTheme="majorBidi" w:hAnsiTheme="majorBidi"/>
          <w:color w:val="000000" w:themeColor="text1"/>
          <w:sz w:val="28"/>
          <w:szCs w:val="24"/>
        </w:rPr>
        <w:t>mata</w:t>
      </w:r>
      <w:proofErr w:type="spellEnd"/>
      <w:r>
        <w:rPr>
          <w:rFonts w:asciiTheme="majorBidi" w:hAnsiTheme="majorBidi"/>
          <w:color w:val="000000" w:themeColor="text1"/>
          <w:sz w:val="28"/>
          <w:szCs w:val="24"/>
        </w:rPr>
        <w:t xml:space="preserve"> </w:t>
      </w:r>
      <w:proofErr w:type="spellStart"/>
      <w:r>
        <w:rPr>
          <w:rFonts w:asciiTheme="majorBidi" w:hAnsiTheme="majorBidi"/>
          <w:color w:val="000000" w:themeColor="text1"/>
          <w:sz w:val="28"/>
          <w:szCs w:val="24"/>
        </w:rPr>
        <w:t>kuliah</w:t>
      </w:r>
      <w:proofErr w:type="spellEnd"/>
    </w:p>
    <w:p w14:paraId="56A045DF" w14:textId="77777777" w:rsidR="009D353E" w:rsidRPr="009D353E" w:rsidRDefault="00D04DE1" w:rsidP="009D353E">
      <w:pPr>
        <w:spacing w:after="0"/>
        <w:jc w:val="center"/>
        <w:rPr>
          <w:rFonts w:asciiTheme="majorBidi" w:hAnsiTheme="majorBidi"/>
          <w:b/>
          <w:bCs/>
          <w:color w:val="000000" w:themeColor="text1"/>
          <w:sz w:val="28"/>
          <w:szCs w:val="24"/>
          <w:lang w:val="id-ID"/>
        </w:rPr>
      </w:pPr>
      <w:proofErr w:type="spellStart"/>
      <w:r>
        <w:rPr>
          <w:rFonts w:asciiTheme="majorBidi" w:hAnsiTheme="majorBidi"/>
          <w:b/>
          <w:bCs/>
          <w:color w:val="000000" w:themeColor="text1"/>
          <w:sz w:val="28"/>
          <w:szCs w:val="24"/>
        </w:rPr>
        <w:t>Sistem</w:t>
      </w:r>
      <w:proofErr w:type="spellEnd"/>
      <w:r>
        <w:rPr>
          <w:rFonts w:asciiTheme="majorBidi" w:hAnsiTheme="majorBidi"/>
          <w:b/>
          <w:bCs/>
          <w:color w:val="000000" w:themeColor="text1"/>
          <w:sz w:val="28"/>
          <w:szCs w:val="24"/>
        </w:rPr>
        <w:t xml:space="preserve"> </w:t>
      </w:r>
      <w:proofErr w:type="spellStart"/>
      <w:r>
        <w:rPr>
          <w:rFonts w:asciiTheme="majorBidi" w:hAnsiTheme="majorBidi"/>
          <w:b/>
          <w:bCs/>
          <w:color w:val="000000" w:themeColor="text1"/>
          <w:sz w:val="28"/>
          <w:szCs w:val="24"/>
        </w:rPr>
        <w:t>Multmiedia</w:t>
      </w:r>
      <w:proofErr w:type="spellEnd"/>
    </w:p>
    <w:p w14:paraId="5DA55074" w14:textId="77777777" w:rsidR="009D353E" w:rsidRPr="003129BC" w:rsidRDefault="009D353E" w:rsidP="009D353E">
      <w:pPr>
        <w:spacing w:after="0"/>
        <w:jc w:val="center"/>
        <w:rPr>
          <w:rFonts w:asciiTheme="majorBidi" w:hAnsiTheme="majorBidi"/>
          <w:color w:val="000000" w:themeColor="text1"/>
          <w:sz w:val="28"/>
          <w:szCs w:val="24"/>
        </w:rPr>
      </w:pPr>
      <w:proofErr w:type="spellStart"/>
      <w:r w:rsidRPr="003129BC">
        <w:rPr>
          <w:rFonts w:asciiTheme="majorBidi" w:hAnsiTheme="majorBidi"/>
          <w:color w:val="000000" w:themeColor="text1"/>
          <w:sz w:val="28"/>
          <w:szCs w:val="24"/>
        </w:rPr>
        <w:t>Dosen</w:t>
      </w:r>
      <w:proofErr w:type="spellEnd"/>
      <w:r w:rsidRPr="003129BC">
        <w:rPr>
          <w:rFonts w:asciiTheme="majorBidi" w:hAnsiTheme="majorBidi"/>
          <w:color w:val="000000" w:themeColor="text1"/>
          <w:sz w:val="28"/>
          <w:szCs w:val="24"/>
        </w:rPr>
        <w:t xml:space="preserve"> </w:t>
      </w:r>
      <w:proofErr w:type="spellStart"/>
      <w:r w:rsidRPr="003129BC">
        <w:rPr>
          <w:rFonts w:asciiTheme="majorBidi" w:hAnsiTheme="majorBidi"/>
          <w:color w:val="000000" w:themeColor="text1"/>
          <w:sz w:val="28"/>
          <w:szCs w:val="24"/>
        </w:rPr>
        <w:t>Pengampu</w:t>
      </w:r>
      <w:proofErr w:type="spellEnd"/>
      <w:r w:rsidRPr="003129BC">
        <w:rPr>
          <w:rFonts w:asciiTheme="majorBidi" w:hAnsiTheme="majorBidi"/>
          <w:color w:val="000000" w:themeColor="text1"/>
          <w:sz w:val="28"/>
          <w:szCs w:val="24"/>
        </w:rPr>
        <w:t>:</w:t>
      </w:r>
    </w:p>
    <w:p w14:paraId="2A0C672E" w14:textId="77777777" w:rsidR="009D353E" w:rsidRDefault="009D353E" w:rsidP="009D353E">
      <w:pPr>
        <w:jc w:val="center"/>
        <w:rPr>
          <w:rFonts w:asciiTheme="majorBidi" w:hAnsiTheme="majorBidi"/>
          <w:color w:val="000000" w:themeColor="text1"/>
          <w:szCs w:val="24"/>
        </w:rPr>
      </w:pPr>
      <w:r>
        <w:rPr>
          <w:rFonts w:asciiTheme="majorBidi" w:hAnsiTheme="majorBidi"/>
          <w:color w:val="000000" w:themeColor="text1"/>
          <w:szCs w:val="24"/>
          <w:lang w:val="id-ID"/>
        </w:rPr>
        <w:t>Agus Komarudin S.Kom.</w:t>
      </w:r>
      <w:r>
        <w:rPr>
          <w:rFonts w:asciiTheme="majorBidi" w:hAnsiTheme="majorBidi"/>
          <w:color w:val="000000" w:themeColor="text1"/>
          <w:szCs w:val="24"/>
        </w:rPr>
        <w:t>, M.T</w:t>
      </w:r>
    </w:p>
    <w:p w14:paraId="38DF1EE9" w14:textId="77777777" w:rsidR="009D353E" w:rsidRDefault="009D353E" w:rsidP="009D353E">
      <w:pPr>
        <w:jc w:val="center"/>
        <w:rPr>
          <w:rFonts w:asciiTheme="majorBidi" w:hAnsiTheme="majorBidi"/>
          <w:color w:val="000000" w:themeColor="text1"/>
          <w:szCs w:val="24"/>
          <w:lang w:val="id-ID"/>
        </w:rPr>
      </w:pPr>
      <w:r w:rsidRPr="00FA69CF">
        <w:rPr>
          <w:rFonts w:asciiTheme="majorBidi" w:hAnsiTheme="majorBidi"/>
          <w:noProof/>
          <w:color w:val="000000" w:themeColor="text1"/>
          <w:szCs w:val="24"/>
        </w:rPr>
        <w:drawing>
          <wp:inline distT="0" distB="0" distL="0" distR="0" wp14:anchorId="5F16A183" wp14:editId="023EF6C9">
            <wp:extent cx="1843315" cy="1833706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05333" cy="18954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B1AA42" w14:textId="77777777" w:rsidR="009D353E" w:rsidRPr="007B7119" w:rsidRDefault="009D353E" w:rsidP="009D353E">
      <w:pPr>
        <w:jc w:val="center"/>
        <w:rPr>
          <w:rFonts w:asciiTheme="majorBidi" w:hAnsiTheme="majorBidi"/>
          <w:b/>
          <w:color w:val="000000" w:themeColor="text1"/>
          <w:sz w:val="32"/>
          <w:szCs w:val="32"/>
        </w:rPr>
      </w:pPr>
    </w:p>
    <w:p w14:paraId="54DD891B" w14:textId="77777777" w:rsidR="009D353E" w:rsidRPr="003129BC" w:rsidRDefault="009D353E" w:rsidP="009D353E">
      <w:pPr>
        <w:jc w:val="center"/>
        <w:rPr>
          <w:rFonts w:asciiTheme="majorBidi" w:hAnsiTheme="majorBidi"/>
          <w:bCs/>
          <w:color w:val="000000" w:themeColor="text1"/>
          <w:szCs w:val="24"/>
        </w:rPr>
      </w:pPr>
      <w:proofErr w:type="spellStart"/>
      <w:r>
        <w:rPr>
          <w:rFonts w:asciiTheme="majorBidi" w:hAnsiTheme="majorBidi"/>
          <w:bCs/>
          <w:color w:val="000000" w:themeColor="text1"/>
          <w:szCs w:val="24"/>
        </w:rPr>
        <w:t>Disusun</w:t>
      </w:r>
      <w:proofErr w:type="spellEnd"/>
      <w:r>
        <w:rPr>
          <w:rFonts w:asciiTheme="majorBidi" w:hAnsiTheme="majorBidi"/>
          <w:bCs/>
          <w:color w:val="000000" w:themeColor="text1"/>
          <w:szCs w:val="24"/>
        </w:rPr>
        <w:t xml:space="preserve"> Oleh:</w:t>
      </w:r>
    </w:p>
    <w:p w14:paraId="51E1B68F" w14:textId="77777777" w:rsidR="009D353E" w:rsidRPr="00D04DE1" w:rsidRDefault="009D353E" w:rsidP="009D353E">
      <w:pPr>
        <w:tabs>
          <w:tab w:val="left" w:pos="1800"/>
          <w:tab w:val="left" w:pos="4050"/>
        </w:tabs>
        <w:rPr>
          <w:rFonts w:asciiTheme="majorBidi" w:hAnsiTheme="majorBidi"/>
          <w:b/>
          <w:bCs/>
          <w:color w:val="000000" w:themeColor="text1"/>
          <w:szCs w:val="24"/>
        </w:rPr>
      </w:pPr>
      <w:r>
        <w:rPr>
          <w:rFonts w:asciiTheme="majorBidi" w:hAnsiTheme="majorBidi"/>
          <w:color w:val="000000" w:themeColor="text1"/>
          <w:szCs w:val="24"/>
          <w:lang w:val="id-ID"/>
        </w:rPr>
        <w:tab/>
      </w:r>
      <w:r w:rsidRPr="00565708">
        <w:rPr>
          <w:rFonts w:asciiTheme="majorBidi" w:hAnsiTheme="majorBidi"/>
          <w:b/>
          <w:bCs/>
          <w:color w:val="000000" w:themeColor="text1"/>
          <w:szCs w:val="24"/>
          <w:lang w:val="id-ID"/>
        </w:rPr>
        <w:t>3411181</w:t>
      </w:r>
      <w:r w:rsidR="00D04DE1">
        <w:rPr>
          <w:rFonts w:asciiTheme="majorBidi" w:hAnsiTheme="majorBidi"/>
          <w:b/>
          <w:bCs/>
          <w:color w:val="000000" w:themeColor="text1"/>
          <w:szCs w:val="24"/>
          <w:lang w:val="id-ID"/>
        </w:rPr>
        <w:t>09</w:t>
      </w:r>
      <w:r w:rsidR="00D04DE1">
        <w:rPr>
          <w:rFonts w:asciiTheme="majorBidi" w:hAnsiTheme="majorBidi"/>
          <w:b/>
          <w:bCs/>
          <w:color w:val="000000" w:themeColor="text1"/>
          <w:szCs w:val="24"/>
        </w:rPr>
        <w:t>1</w:t>
      </w:r>
      <w:r w:rsidRPr="00565708">
        <w:rPr>
          <w:rFonts w:asciiTheme="majorBidi" w:hAnsiTheme="majorBidi"/>
          <w:b/>
          <w:bCs/>
          <w:color w:val="000000" w:themeColor="text1"/>
          <w:szCs w:val="24"/>
          <w:lang w:val="id-ID"/>
        </w:rPr>
        <w:tab/>
      </w:r>
      <w:r w:rsidR="00D04DE1">
        <w:rPr>
          <w:rFonts w:asciiTheme="majorBidi" w:hAnsiTheme="majorBidi"/>
          <w:b/>
          <w:bCs/>
          <w:color w:val="000000" w:themeColor="text1"/>
          <w:szCs w:val="24"/>
        </w:rPr>
        <w:t xml:space="preserve">Dicky </w:t>
      </w:r>
      <w:proofErr w:type="spellStart"/>
      <w:r w:rsidR="00D04DE1">
        <w:rPr>
          <w:rFonts w:asciiTheme="majorBidi" w:hAnsiTheme="majorBidi"/>
          <w:b/>
          <w:bCs/>
          <w:color w:val="000000" w:themeColor="text1"/>
          <w:szCs w:val="24"/>
        </w:rPr>
        <w:t>Setiawan</w:t>
      </w:r>
      <w:proofErr w:type="spellEnd"/>
    </w:p>
    <w:p w14:paraId="5B257F6A" w14:textId="77777777" w:rsidR="009D353E" w:rsidRPr="00565708" w:rsidRDefault="009D353E" w:rsidP="009D353E">
      <w:pPr>
        <w:tabs>
          <w:tab w:val="left" w:pos="1800"/>
          <w:tab w:val="left" w:pos="4050"/>
        </w:tabs>
        <w:rPr>
          <w:rFonts w:asciiTheme="majorBidi" w:hAnsiTheme="majorBidi"/>
          <w:b/>
          <w:bCs/>
          <w:color w:val="000000" w:themeColor="text1"/>
          <w:szCs w:val="24"/>
          <w:lang w:val="id-ID"/>
        </w:rPr>
      </w:pPr>
      <w:r w:rsidRPr="00565708">
        <w:rPr>
          <w:rFonts w:asciiTheme="majorBidi" w:hAnsiTheme="majorBidi"/>
          <w:b/>
          <w:bCs/>
          <w:color w:val="000000" w:themeColor="text1"/>
          <w:szCs w:val="24"/>
          <w:lang w:val="id-ID"/>
        </w:rPr>
        <w:tab/>
        <w:t>341118110</w:t>
      </w:r>
      <w:r>
        <w:rPr>
          <w:rFonts w:asciiTheme="majorBidi" w:hAnsiTheme="majorBidi"/>
          <w:b/>
          <w:bCs/>
          <w:color w:val="000000" w:themeColor="text1"/>
          <w:szCs w:val="24"/>
          <w:lang w:val="id-ID"/>
        </w:rPr>
        <w:t>3</w:t>
      </w:r>
      <w:r w:rsidRPr="00565708">
        <w:rPr>
          <w:rFonts w:asciiTheme="majorBidi" w:hAnsiTheme="majorBidi"/>
          <w:b/>
          <w:bCs/>
          <w:color w:val="000000" w:themeColor="text1"/>
          <w:szCs w:val="24"/>
          <w:lang w:val="id-ID"/>
        </w:rPr>
        <w:t xml:space="preserve"> </w:t>
      </w:r>
      <w:r w:rsidRPr="00565708">
        <w:rPr>
          <w:rFonts w:asciiTheme="majorBidi" w:hAnsiTheme="majorBidi"/>
          <w:b/>
          <w:bCs/>
          <w:color w:val="000000" w:themeColor="text1"/>
          <w:szCs w:val="24"/>
        </w:rPr>
        <w:tab/>
      </w:r>
      <w:r>
        <w:rPr>
          <w:rFonts w:asciiTheme="majorBidi" w:hAnsiTheme="majorBidi"/>
          <w:b/>
          <w:bCs/>
          <w:color w:val="000000" w:themeColor="text1"/>
          <w:szCs w:val="24"/>
          <w:lang w:val="id-ID"/>
        </w:rPr>
        <w:t>Nurul Innayah Hakim</w:t>
      </w:r>
    </w:p>
    <w:p w14:paraId="4895DBD3" w14:textId="77777777" w:rsidR="009D353E" w:rsidRPr="00565708" w:rsidRDefault="009D353E" w:rsidP="009D353E">
      <w:pPr>
        <w:tabs>
          <w:tab w:val="left" w:pos="1800"/>
          <w:tab w:val="left" w:pos="4050"/>
          <w:tab w:val="left" w:pos="6645"/>
        </w:tabs>
        <w:rPr>
          <w:rFonts w:asciiTheme="majorBidi" w:hAnsiTheme="majorBidi"/>
          <w:b/>
          <w:bCs/>
          <w:color w:val="000000" w:themeColor="text1"/>
          <w:szCs w:val="24"/>
        </w:rPr>
      </w:pPr>
      <w:r w:rsidRPr="00565708">
        <w:rPr>
          <w:rFonts w:asciiTheme="majorBidi" w:hAnsiTheme="majorBidi"/>
          <w:b/>
          <w:bCs/>
          <w:color w:val="000000" w:themeColor="text1"/>
          <w:szCs w:val="24"/>
          <w:lang w:val="id-ID"/>
        </w:rPr>
        <w:tab/>
        <w:t>34111811</w:t>
      </w:r>
      <w:r w:rsidR="00D04DE1">
        <w:rPr>
          <w:rFonts w:asciiTheme="majorBidi" w:hAnsiTheme="majorBidi"/>
          <w:b/>
          <w:bCs/>
          <w:color w:val="000000" w:themeColor="text1"/>
          <w:szCs w:val="24"/>
        </w:rPr>
        <w:t>09</w:t>
      </w:r>
      <w:r w:rsidRPr="00565708">
        <w:rPr>
          <w:rFonts w:asciiTheme="majorBidi" w:hAnsiTheme="majorBidi"/>
          <w:b/>
          <w:bCs/>
          <w:color w:val="000000" w:themeColor="text1"/>
          <w:szCs w:val="24"/>
        </w:rPr>
        <w:tab/>
      </w:r>
      <w:r w:rsidR="00D04DE1">
        <w:rPr>
          <w:rFonts w:asciiTheme="majorBidi" w:hAnsiTheme="majorBidi"/>
          <w:b/>
          <w:bCs/>
          <w:color w:val="000000" w:themeColor="text1"/>
          <w:szCs w:val="24"/>
        </w:rPr>
        <w:t xml:space="preserve">Anesa Noor </w:t>
      </w:r>
      <w:proofErr w:type="spellStart"/>
      <w:r w:rsidR="00D04DE1">
        <w:rPr>
          <w:rFonts w:asciiTheme="majorBidi" w:hAnsiTheme="majorBidi"/>
          <w:b/>
          <w:bCs/>
          <w:color w:val="000000" w:themeColor="text1"/>
          <w:szCs w:val="24"/>
        </w:rPr>
        <w:t>Aulia</w:t>
      </w:r>
      <w:proofErr w:type="spellEnd"/>
      <w:r w:rsidR="00D04DE1">
        <w:rPr>
          <w:rFonts w:asciiTheme="majorBidi" w:hAnsiTheme="majorBidi"/>
          <w:b/>
          <w:bCs/>
          <w:color w:val="000000" w:themeColor="text1"/>
          <w:szCs w:val="24"/>
        </w:rPr>
        <w:t xml:space="preserve"> Putri</w:t>
      </w:r>
      <w:r w:rsidRPr="00565708">
        <w:rPr>
          <w:rFonts w:asciiTheme="majorBidi" w:hAnsiTheme="majorBidi"/>
          <w:b/>
          <w:bCs/>
          <w:color w:val="000000" w:themeColor="text1"/>
          <w:szCs w:val="24"/>
          <w:lang w:val="id-ID"/>
        </w:rPr>
        <w:tab/>
      </w:r>
    </w:p>
    <w:p w14:paraId="381F1115" w14:textId="77777777" w:rsidR="009D353E" w:rsidRPr="006C73A8" w:rsidRDefault="00D04DE1" w:rsidP="009D353E">
      <w:pPr>
        <w:jc w:val="center"/>
        <w:rPr>
          <w:rFonts w:asciiTheme="majorBidi" w:hAnsiTheme="majorBidi"/>
          <w:color w:val="000000" w:themeColor="text1"/>
          <w:szCs w:val="24"/>
        </w:rPr>
      </w:pPr>
      <w:r>
        <w:rPr>
          <w:rFonts w:asciiTheme="majorBidi" w:hAnsiTheme="majorBidi"/>
          <w:color w:val="000000" w:themeColor="text1"/>
          <w:szCs w:val="24"/>
        </w:rPr>
        <w:t>Kelas DSE-B</w:t>
      </w:r>
    </w:p>
    <w:p w14:paraId="1ADF2DE5" w14:textId="77777777" w:rsidR="009D353E" w:rsidRDefault="009D353E" w:rsidP="009D353E">
      <w:pPr>
        <w:jc w:val="center"/>
        <w:rPr>
          <w:rFonts w:asciiTheme="majorBidi" w:hAnsiTheme="majorBidi"/>
          <w:b/>
          <w:bCs/>
          <w:color w:val="000000" w:themeColor="text1"/>
          <w:szCs w:val="24"/>
        </w:rPr>
      </w:pPr>
    </w:p>
    <w:p w14:paraId="7EF066CE" w14:textId="77777777" w:rsidR="009D353E" w:rsidRPr="00565708" w:rsidRDefault="009D353E" w:rsidP="009D353E">
      <w:pPr>
        <w:jc w:val="center"/>
        <w:rPr>
          <w:rFonts w:asciiTheme="majorBidi" w:hAnsiTheme="majorBidi"/>
          <w:b/>
          <w:bCs/>
          <w:color w:val="000000" w:themeColor="text1"/>
          <w:szCs w:val="24"/>
        </w:rPr>
      </w:pPr>
    </w:p>
    <w:p w14:paraId="67A4EB03" w14:textId="77777777" w:rsidR="009D353E" w:rsidRPr="0031014A" w:rsidRDefault="009D353E" w:rsidP="009D353E">
      <w:pPr>
        <w:spacing w:after="0"/>
        <w:jc w:val="center"/>
        <w:rPr>
          <w:rFonts w:asciiTheme="majorBidi" w:hAnsiTheme="majorBidi"/>
          <w:b/>
          <w:bCs/>
          <w:color w:val="000000" w:themeColor="text1"/>
          <w:sz w:val="28"/>
          <w:szCs w:val="24"/>
          <w:lang w:val="id-ID"/>
        </w:rPr>
      </w:pPr>
      <w:r w:rsidRPr="0031014A">
        <w:rPr>
          <w:rFonts w:asciiTheme="majorBidi" w:hAnsiTheme="majorBidi"/>
          <w:b/>
          <w:bCs/>
          <w:color w:val="000000" w:themeColor="text1"/>
          <w:sz w:val="28"/>
          <w:szCs w:val="24"/>
          <w:lang w:val="id-ID"/>
        </w:rPr>
        <w:t>PROGRAM STUDI INFORMATIKA</w:t>
      </w:r>
    </w:p>
    <w:p w14:paraId="3CD8CDCC" w14:textId="77777777" w:rsidR="009D353E" w:rsidRPr="0031014A" w:rsidRDefault="009D353E" w:rsidP="009D353E">
      <w:pPr>
        <w:spacing w:after="0"/>
        <w:jc w:val="center"/>
        <w:rPr>
          <w:rFonts w:asciiTheme="majorBidi" w:hAnsiTheme="majorBidi"/>
          <w:b/>
          <w:bCs/>
          <w:color w:val="000000" w:themeColor="text1"/>
          <w:sz w:val="28"/>
          <w:szCs w:val="24"/>
        </w:rPr>
      </w:pPr>
      <w:r w:rsidRPr="0031014A">
        <w:rPr>
          <w:rFonts w:asciiTheme="majorBidi" w:hAnsiTheme="majorBidi"/>
          <w:b/>
          <w:bCs/>
          <w:color w:val="000000" w:themeColor="text1"/>
          <w:sz w:val="28"/>
          <w:szCs w:val="24"/>
          <w:lang w:val="id-ID"/>
        </w:rPr>
        <w:t xml:space="preserve">FAKULTAS </w:t>
      </w:r>
      <w:r w:rsidRPr="0031014A">
        <w:rPr>
          <w:rFonts w:asciiTheme="majorBidi" w:hAnsiTheme="majorBidi"/>
          <w:b/>
          <w:bCs/>
          <w:color w:val="000000" w:themeColor="text1"/>
          <w:sz w:val="28"/>
          <w:szCs w:val="24"/>
        </w:rPr>
        <w:t>SAINS DAN INFORMATIKA</w:t>
      </w:r>
    </w:p>
    <w:p w14:paraId="645BE0AD" w14:textId="77777777" w:rsidR="009D353E" w:rsidRPr="0031014A" w:rsidRDefault="009D353E" w:rsidP="009D353E">
      <w:pPr>
        <w:spacing w:after="0"/>
        <w:jc w:val="center"/>
        <w:rPr>
          <w:rFonts w:asciiTheme="majorBidi" w:hAnsiTheme="majorBidi"/>
          <w:b/>
          <w:bCs/>
          <w:color w:val="000000" w:themeColor="text1"/>
          <w:sz w:val="28"/>
          <w:szCs w:val="24"/>
          <w:lang w:val="id-ID"/>
        </w:rPr>
      </w:pPr>
      <w:r w:rsidRPr="0031014A">
        <w:rPr>
          <w:rFonts w:asciiTheme="majorBidi" w:hAnsiTheme="majorBidi"/>
          <w:b/>
          <w:bCs/>
          <w:color w:val="000000" w:themeColor="text1"/>
          <w:sz w:val="28"/>
          <w:szCs w:val="24"/>
          <w:lang w:val="id-ID"/>
        </w:rPr>
        <w:t>UNIVERSITAS JENDERAL ACHMAD YANI</w:t>
      </w:r>
    </w:p>
    <w:p w14:paraId="33C73752" w14:textId="77777777" w:rsidR="00941FDF" w:rsidRPr="009D353E" w:rsidRDefault="009D353E" w:rsidP="009D353E">
      <w:pPr>
        <w:spacing w:after="0"/>
        <w:jc w:val="center"/>
        <w:rPr>
          <w:rFonts w:asciiTheme="majorBidi" w:hAnsiTheme="majorBidi"/>
          <w:b/>
          <w:bCs/>
          <w:color w:val="000000" w:themeColor="text1"/>
          <w:sz w:val="28"/>
          <w:szCs w:val="24"/>
          <w:lang w:val="id-ID"/>
        </w:rPr>
        <w:sectPr w:rsidR="00941FDF" w:rsidRPr="009D353E" w:rsidSect="002154F6">
          <w:headerReference w:type="default" r:id="rId10"/>
          <w:footerReference w:type="default" r:id="rId11"/>
          <w:pgSz w:w="11906" w:h="16838" w:code="9"/>
          <w:pgMar w:top="1699" w:right="1699" w:bottom="1699" w:left="2275" w:header="720" w:footer="720" w:gutter="0"/>
          <w:cols w:space="720"/>
          <w:titlePg/>
          <w:docGrid w:linePitch="360"/>
        </w:sectPr>
      </w:pPr>
      <w:r>
        <w:rPr>
          <w:rFonts w:asciiTheme="majorBidi" w:hAnsiTheme="majorBidi"/>
          <w:b/>
          <w:bCs/>
          <w:color w:val="000000" w:themeColor="text1"/>
          <w:sz w:val="28"/>
          <w:szCs w:val="24"/>
          <w:lang w:val="id-ID"/>
        </w:rPr>
        <w:t>2020</w:t>
      </w:r>
    </w:p>
    <w:p w14:paraId="7CA222E5" w14:textId="77777777" w:rsidR="008D438F" w:rsidRDefault="008D438F" w:rsidP="00A23FCC">
      <w:pPr>
        <w:pStyle w:val="Heading1"/>
        <w:jc w:val="both"/>
        <w:rPr>
          <w:rFonts w:asciiTheme="majorBidi" w:hAnsiTheme="majorBidi"/>
          <w:b w:val="0"/>
          <w:bCs/>
          <w:sz w:val="24"/>
          <w:szCs w:val="24"/>
          <w:lang w:val="id-ID"/>
        </w:rPr>
        <w:sectPr w:rsidR="008D438F" w:rsidSect="002154F6">
          <w:footerReference w:type="first" r:id="rId12"/>
          <w:type w:val="continuous"/>
          <w:pgSz w:w="11906" w:h="16838" w:code="9"/>
          <w:pgMar w:top="1699" w:right="1699" w:bottom="1699" w:left="2275" w:header="720" w:footer="720" w:gutter="0"/>
          <w:pgNumType w:start="1"/>
          <w:cols w:space="720"/>
          <w:titlePg/>
          <w:docGrid w:linePitch="360"/>
        </w:sectPr>
      </w:pPr>
    </w:p>
    <w:bookmarkStart w:id="0" w:name="_Toc55318841" w:displacedByCustomXml="next"/>
    <w:sdt>
      <w:sdtPr>
        <w:rPr>
          <w:rFonts w:asciiTheme="minorHAnsi" w:eastAsiaTheme="minorHAnsi" w:hAnsiTheme="minorHAnsi" w:cstheme="minorBidi"/>
          <w:b w:val="0"/>
          <w:sz w:val="22"/>
          <w:szCs w:val="22"/>
        </w:rPr>
        <w:id w:val="1261265972"/>
        <w:docPartObj>
          <w:docPartGallery w:val="Table of Contents"/>
          <w:docPartUnique/>
        </w:docPartObj>
      </w:sdtPr>
      <w:sdtEndPr>
        <w:rPr>
          <w:rFonts w:ascii="Times New Roman" w:hAnsi="Times New Roman"/>
          <w:bCs/>
          <w:noProof/>
          <w:sz w:val="24"/>
        </w:rPr>
      </w:sdtEndPr>
      <w:sdtContent>
        <w:p w14:paraId="7321B0C9" w14:textId="77777777" w:rsidR="00281EB0" w:rsidRPr="004F59DB" w:rsidRDefault="00281EB0" w:rsidP="00FB1498">
          <w:pPr>
            <w:pStyle w:val="Heading1"/>
            <w:spacing w:after="240" w:line="480" w:lineRule="auto"/>
            <w:rPr>
              <w:rFonts w:cs="Times New Roman"/>
              <w:b w:val="0"/>
              <w:bCs/>
              <w:szCs w:val="24"/>
              <w:lang w:val="id-ID"/>
            </w:rPr>
          </w:pPr>
          <w:r w:rsidRPr="004F59DB">
            <w:rPr>
              <w:rFonts w:cs="Times New Roman"/>
              <w:bCs/>
              <w:szCs w:val="24"/>
              <w:lang w:val="id-ID"/>
            </w:rPr>
            <w:t>DAFTAR ISI</w:t>
          </w:r>
          <w:bookmarkEnd w:id="0"/>
        </w:p>
        <w:p w14:paraId="6E880A20" w14:textId="77777777" w:rsidR="002312F8" w:rsidRDefault="00FA76E2">
          <w:pPr>
            <w:pStyle w:val="TOC1"/>
            <w:rPr>
              <w:rFonts w:asciiTheme="minorHAnsi" w:hAnsiTheme="minorHAnsi" w:cstheme="minorBidi"/>
              <w:sz w:val="22"/>
              <w:szCs w:val="22"/>
            </w:rPr>
          </w:pPr>
          <w:r>
            <w:rPr>
              <w:rFonts w:cs="Times New Roman"/>
              <w:b/>
              <w:lang w:val="id-ID"/>
            </w:rPr>
            <w:fldChar w:fldCharType="begin"/>
          </w:r>
          <w:r w:rsidR="00F172F4">
            <w:rPr>
              <w:b/>
            </w:rPr>
            <w:instrText xml:space="preserve"> TOC \o "1-3" \h \z \u </w:instrText>
          </w:r>
          <w:r>
            <w:rPr>
              <w:rFonts w:cs="Times New Roman"/>
              <w:b/>
              <w:lang w:val="id-ID"/>
            </w:rPr>
            <w:fldChar w:fldCharType="separate"/>
          </w:r>
          <w:hyperlink w:anchor="_Toc55318841" w:history="1">
            <w:r w:rsidR="002312F8" w:rsidRPr="003D32E0">
              <w:rPr>
                <w:rStyle w:val="Hyperlink"/>
                <w:rFonts w:cs="Times New Roman"/>
                <w:bCs/>
                <w:lang w:val="id-ID"/>
              </w:rPr>
              <w:t>DAFTAR ISI</w:t>
            </w:r>
            <w:r w:rsidR="002312F8">
              <w:rPr>
                <w:webHidden/>
              </w:rPr>
              <w:tab/>
            </w:r>
            <w:r w:rsidR="002312F8">
              <w:rPr>
                <w:webHidden/>
              </w:rPr>
              <w:fldChar w:fldCharType="begin"/>
            </w:r>
            <w:r w:rsidR="002312F8">
              <w:rPr>
                <w:webHidden/>
              </w:rPr>
              <w:instrText xml:space="preserve"> PAGEREF _Toc55318841 \h </w:instrText>
            </w:r>
            <w:r w:rsidR="002312F8">
              <w:rPr>
                <w:webHidden/>
              </w:rPr>
            </w:r>
            <w:r w:rsidR="002312F8">
              <w:rPr>
                <w:webHidden/>
              </w:rPr>
              <w:fldChar w:fldCharType="separate"/>
            </w:r>
            <w:r w:rsidR="002312F8">
              <w:rPr>
                <w:webHidden/>
              </w:rPr>
              <w:t>i</w:t>
            </w:r>
            <w:r w:rsidR="002312F8">
              <w:rPr>
                <w:webHidden/>
              </w:rPr>
              <w:fldChar w:fldCharType="end"/>
            </w:r>
          </w:hyperlink>
        </w:p>
        <w:p w14:paraId="73F9583F" w14:textId="77777777" w:rsidR="002312F8" w:rsidRDefault="00D33B09">
          <w:pPr>
            <w:pStyle w:val="TOC1"/>
            <w:rPr>
              <w:rFonts w:asciiTheme="minorHAnsi" w:hAnsiTheme="minorHAnsi" w:cstheme="minorBidi"/>
              <w:sz w:val="22"/>
              <w:szCs w:val="22"/>
            </w:rPr>
          </w:pPr>
          <w:hyperlink w:anchor="_Toc55318842" w:history="1">
            <w:r w:rsidR="002312F8" w:rsidRPr="003D32E0">
              <w:rPr>
                <w:rStyle w:val="Hyperlink"/>
              </w:rPr>
              <w:t>DAFTAR GAMBAR</w:t>
            </w:r>
            <w:r w:rsidR="002312F8">
              <w:rPr>
                <w:webHidden/>
              </w:rPr>
              <w:tab/>
            </w:r>
            <w:r w:rsidR="002312F8">
              <w:rPr>
                <w:webHidden/>
              </w:rPr>
              <w:fldChar w:fldCharType="begin"/>
            </w:r>
            <w:r w:rsidR="002312F8">
              <w:rPr>
                <w:webHidden/>
              </w:rPr>
              <w:instrText xml:space="preserve"> PAGEREF _Toc55318842 \h </w:instrText>
            </w:r>
            <w:r w:rsidR="002312F8">
              <w:rPr>
                <w:webHidden/>
              </w:rPr>
            </w:r>
            <w:r w:rsidR="002312F8">
              <w:rPr>
                <w:webHidden/>
              </w:rPr>
              <w:fldChar w:fldCharType="separate"/>
            </w:r>
            <w:r w:rsidR="002312F8">
              <w:rPr>
                <w:webHidden/>
              </w:rPr>
              <w:t>i</w:t>
            </w:r>
            <w:r w:rsidR="002312F8">
              <w:rPr>
                <w:webHidden/>
              </w:rPr>
              <w:fldChar w:fldCharType="end"/>
            </w:r>
          </w:hyperlink>
        </w:p>
        <w:p w14:paraId="3FBB5502" w14:textId="77777777" w:rsidR="002312F8" w:rsidRDefault="00D33B09">
          <w:pPr>
            <w:pStyle w:val="TOC1"/>
            <w:rPr>
              <w:rFonts w:asciiTheme="minorHAnsi" w:hAnsiTheme="minorHAnsi" w:cstheme="minorBidi"/>
              <w:sz w:val="22"/>
              <w:szCs w:val="22"/>
            </w:rPr>
          </w:pPr>
          <w:hyperlink w:anchor="_Toc55318843" w:history="1">
            <w:r w:rsidR="002312F8" w:rsidRPr="003D32E0">
              <w:rPr>
                <w:rStyle w:val="Hyperlink"/>
                <w:bCs/>
              </w:rPr>
              <w:t xml:space="preserve">BAB I  </w:t>
            </w:r>
            <w:r w:rsidR="002312F8" w:rsidRPr="003D32E0">
              <w:rPr>
                <w:rStyle w:val="Hyperlink"/>
                <w:bCs/>
                <w:lang w:val="id-ID"/>
              </w:rPr>
              <w:t>PENDAHULUAN</w:t>
            </w:r>
            <w:r w:rsidR="002312F8">
              <w:rPr>
                <w:webHidden/>
              </w:rPr>
              <w:tab/>
            </w:r>
            <w:r w:rsidR="002312F8">
              <w:rPr>
                <w:webHidden/>
              </w:rPr>
              <w:fldChar w:fldCharType="begin"/>
            </w:r>
            <w:r w:rsidR="002312F8">
              <w:rPr>
                <w:webHidden/>
              </w:rPr>
              <w:instrText xml:space="preserve"> PAGEREF _Toc55318843 \h </w:instrText>
            </w:r>
            <w:r w:rsidR="002312F8">
              <w:rPr>
                <w:webHidden/>
              </w:rPr>
            </w:r>
            <w:r w:rsidR="002312F8">
              <w:rPr>
                <w:webHidden/>
              </w:rPr>
              <w:fldChar w:fldCharType="separate"/>
            </w:r>
            <w:r w:rsidR="002312F8">
              <w:rPr>
                <w:webHidden/>
              </w:rPr>
              <w:t>1</w:t>
            </w:r>
            <w:r w:rsidR="002312F8">
              <w:rPr>
                <w:webHidden/>
              </w:rPr>
              <w:fldChar w:fldCharType="end"/>
            </w:r>
          </w:hyperlink>
        </w:p>
        <w:p w14:paraId="10B90BC4" w14:textId="77777777" w:rsidR="002312F8" w:rsidRDefault="00D33B09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5318844" w:history="1">
            <w:r w:rsidR="002312F8" w:rsidRPr="003D32E0">
              <w:rPr>
                <w:rStyle w:val="Hyperlink"/>
                <w:noProof/>
                <w:lang w:val="id-ID"/>
              </w:rPr>
              <w:t>I.1</w:t>
            </w:r>
            <w:r w:rsidR="002312F8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2312F8" w:rsidRPr="003D32E0">
              <w:rPr>
                <w:rStyle w:val="Hyperlink"/>
                <w:noProof/>
                <w:lang w:val="id-ID"/>
              </w:rPr>
              <w:t>Latar Belakang</w:t>
            </w:r>
            <w:r w:rsidR="002312F8">
              <w:rPr>
                <w:noProof/>
                <w:webHidden/>
              </w:rPr>
              <w:tab/>
            </w:r>
            <w:r w:rsidR="002312F8">
              <w:rPr>
                <w:noProof/>
                <w:webHidden/>
              </w:rPr>
              <w:fldChar w:fldCharType="begin"/>
            </w:r>
            <w:r w:rsidR="002312F8">
              <w:rPr>
                <w:noProof/>
                <w:webHidden/>
              </w:rPr>
              <w:instrText xml:space="preserve"> PAGEREF _Toc55318844 \h </w:instrText>
            </w:r>
            <w:r w:rsidR="002312F8">
              <w:rPr>
                <w:noProof/>
                <w:webHidden/>
              </w:rPr>
            </w:r>
            <w:r w:rsidR="002312F8">
              <w:rPr>
                <w:noProof/>
                <w:webHidden/>
              </w:rPr>
              <w:fldChar w:fldCharType="separate"/>
            </w:r>
            <w:r w:rsidR="002312F8">
              <w:rPr>
                <w:noProof/>
                <w:webHidden/>
              </w:rPr>
              <w:t>1</w:t>
            </w:r>
            <w:r w:rsidR="002312F8">
              <w:rPr>
                <w:noProof/>
                <w:webHidden/>
              </w:rPr>
              <w:fldChar w:fldCharType="end"/>
            </w:r>
          </w:hyperlink>
        </w:p>
        <w:p w14:paraId="2605101B" w14:textId="77777777" w:rsidR="002312F8" w:rsidRDefault="00D33B09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5318845" w:history="1">
            <w:r w:rsidR="002312F8" w:rsidRPr="003D32E0">
              <w:rPr>
                <w:rStyle w:val="Hyperlink"/>
                <w:noProof/>
                <w:lang w:val="id-ID"/>
              </w:rPr>
              <w:t>I.2</w:t>
            </w:r>
            <w:r w:rsidR="002312F8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2312F8" w:rsidRPr="003D32E0">
              <w:rPr>
                <w:rStyle w:val="Hyperlink"/>
                <w:noProof/>
                <w:lang w:val="id-ID"/>
              </w:rPr>
              <w:t>Tujuan</w:t>
            </w:r>
            <w:r w:rsidR="002312F8">
              <w:rPr>
                <w:noProof/>
                <w:webHidden/>
              </w:rPr>
              <w:tab/>
            </w:r>
            <w:r w:rsidR="002312F8">
              <w:rPr>
                <w:noProof/>
                <w:webHidden/>
              </w:rPr>
              <w:fldChar w:fldCharType="begin"/>
            </w:r>
            <w:r w:rsidR="002312F8">
              <w:rPr>
                <w:noProof/>
                <w:webHidden/>
              </w:rPr>
              <w:instrText xml:space="preserve"> PAGEREF _Toc55318845 \h </w:instrText>
            </w:r>
            <w:r w:rsidR="002312F8">
              <w:rPr>
                <w:noProof/>
                <w:webHidden/>
              </w:rPr>
            </w:r>
            <w:r w:rsidR="002312F8">
              <w:rPr>
                <w:noProof/>
                <w:webHidden/>
              </w:rPr>
              <w:fldChar w:fldCharType="separate"/>
            </w:r>
            <w:r w:rsidR="002312F8">
              <w:rPr>
                <w:noProof/>
                <w:webHidden/>
              </w:rPr>
              <w:t>1</w:t>
            </w:r>
            <w:r w:rsidR="002312F8">
              <w:rPr>
                <w:noProof/>
                <w:webHidden/>
              </w:rPr>
              <w:fldChar w:fldCharType="end"/>
            </w:r>
          </w:hyperlink>
        </w:p>
        <w:p w14:paraId="2B47B49A" w14:textId="77777777" w:rsidR="002312F8" w:rsidRDefault="00D33B09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5318846" w:history="1">
            <w:r w:rsidR="002312F8" w:rsidRPr="003D32E0">
              <w:rPr>
                <w:rStyle w:val="Hyperlink"/>
                <w:noProof/>
                <w:lang w:val="id-ID"/>
              </w:rPr>
              <w:t>I.3</w:t>
            </w:r>
            <w:r w:rsidR="002312F8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2312F8" w:rsidRPr="003D32E0">
              <w:rPr>
                <w:rStyle w:val="Hyperlink"/>
                <w:noProof/>
                <w:lang w:val="id-ID"/>
              </w:rPr>
              <w:t>Sasaran</w:t>
            </w:r>
            <w:r w:rsidR="002312F8">
              <w:rPr>
                <w:noProof/>
                <w:webHidden/>
              </w:rPr>
              <w:tab/>
            </w:r>
            <w:r w:rsidR="002312F8">
              <w:rPr>
                <w:noProof/>
                <w:webHidden/>
              </w:rPr>
              <w:fldChar w:fldCharType="begin"/>
            </w:r>
            <w:r w:rsidR="002312F8">
              <w:rPr>
                <w:noProof/>
                <w:webHidden/>
              </w:rPr>
              <w:instrText xml:space="preserve"> PAGEREF _Toc55318846 \h </w:instrText>
            </w:r>
            <w:r w:rsidR="002312F8">
              <w:rPr>
                <w:noProof/>
                <w:webHidden/>
              </w:rPr>
            </w:r>
            <w:r w:rsidR="002312F8">
              <w:rPr>
                <w:noProof/>
                <w:webHidden/>
              </w:rPr>
              <w:fldChar w:fldCharType="separate"/>
            </w:r>
            <w:r w:rsidR="002312F8">
              <w:rPr>
                <w:noProof/>
                <w:webHidden/>
              </w:rPr>
              <w:t>1</w:t>
            </w:r>
            <w:r w:rsidR="002312F8">
              <w:rPr>
                <w:noProof/>
                <w:webHidden/>
              </w:rPr>
              <w:fldChar w:fldCharType="end"/>
            </w:r>
          </w:hyperlink>
        </w:p>
        <w:p w14:paraId="78E834C9" w14:textId="77777777" w:rsidR="002312F8" w:rsidRDefault="00D33B09">
          <w:pPr>
            <w:pStyle w:val="TOC1"/>
            <w:rPr>
              <w:rFonts w:asciiTheme="minorHAnsi" w:hAnsiTheme="minorHAnsi" w:cstheme="minorBidi"/>
              <w:sz w:val="22"/>
              <w:szCs w:val="22"/>
            </w:rPr>
          </w:pPr>
          <w:hyperlink w:anchor="_Toc55318847" w:history="1">
            <w:r w:rsidR="002312F8" w:rsidRPr="003D32E0">
              <w:rPr>
                <w:rStyle w:val="Hyperlink"/>
                <w:rFonts w:cs="Times New Roman"/>
              </w:rPr>
              <w:t>BAB II LANDASAN TEORI</w:t>
            </w:r>
            <w:r w:rsidR="002312F8">
              <w:rPr>
                <w:webHidden/>
              </w:rPr>
              <w:tab/>
            </w:r>
            <w:r w:rsidR="002312F8">
              <w:rPr>
                <w:webHidden/>
              </w:rPr>
              <w:fldChar w:fldCharType="begin"/>
            </w:r>
            <w:r w:rsidR="002312F8">
              <w:rPr>
                <w:webHidden/>
              </w:rPr>
              <w:instrText xml:space="preserve"> PAGEREF _Toc55318847 \h </w:instrText>
            </w:r>
            <w:r w:rsidR="002312F8">
              <w:rPr>
                <w:webHidden/>
              </w:rPr>
            </w:r>
            <w:r w:rsidR="002312F8">
              <w:rPr>
                <w:webHidden/>
              </w:rPr>
              <w:fldChar w:fldCharType="separate"/>
            </w:r>
            <w:r w:rsidR="002312F8">
              <w:rPr>
                <w:webHidden/>
              </w:rPr>
              <w:t>2</w:t>
            </w:r>
            <w:r w:rsidR="002312F8">
              <w:rPr>
                <w:webHidden/>
              </w:rPr>
              <w:fldChar w:fldCharType="end"/>
            </w:r>
          </w:hyperlink>
        </w:p>
        <w:p w14:paraId="7F3DEFBD" w14:textId="77777777" w:rsidR="002312F8" w:rsidRDefault="00D33B09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5318848" w:history="1">
            <w:r w:rsidR="002312F8" w:rsidRPr="003D32E0">
              <w:rPr>
                <w:rStyle w:val="Hyperlink"/>
                <w:noProof/>
              </w:rPr>
              <w:t>II.1</w:t>
            </w:r>
            <w:r w:rsidR="002312F8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2312F8" w:rsidRPr="003D32E0">
              <w:rPr>
                <w:rStyle w:val="Hyperlink"/>
                <w:noProof/>
              </w:rPr>
              <w:t>Media Pembelajaran Interaktif</w:t>
            </w:r>
            <w:r w:rsidR="002312F8">
              <w:rPr>
                <w:noProof/>
                <w:webHidden/>
              </w:rPr>
              <w:tab/>
            </w:r>
            <w:r w:rsidR="002312F8">
              <w:rPr>
                <w:noProof/>
                <w:webHidden/>
              </w:rPr>
              <w:fldChar w:fldCharType="begin"/>
            </w:r>
            <w:r w:rsidR="002312F8">
              <w:rPr>
                <w:noProof/>
                <w:webHidden/>
              </w:rPr>
              <w:instrText xml:space="preserve"> PAGEREF _Toc55318848 \h </w:instrText>
            </w:r>
            <w:r w:rsidR="002312F8">
              <w:rPr>
                <w:noProof/>
                <w:webHidden/>
              </w:rPr>
            </w:r>
            <w:r w:rsidR="002312F8">
              <w:rPr>
                <w:noProof/>
                <w:webHidden/>
              </w:rPr>
              <w:fldChar w:fldCharType="separate"/>
            </w:r>
            <w:r w:rsidR="002312F8">
              <w:rPr>
                <w:noProof/>
                <w:webHidden/>
              </w:rPr>
              <w:t>2</w:t>
            </w:r>
            <w:r w:rsidR="002312F8">
              <w:rPr>
                <w:noProof/>
                <w:webHidden/>
              </w:rPr>
              <w:fldChar w:fldCharType="end"/>
            </w:r>
          </w:hyperlink>
        </w:p>
        <w:p w14:paraId="06231515" w14:textId="77777777" w:rsidR="002312F8" w:rsidRDefault="00D33B09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5318849" w:history="1">
            <w:r w:rsidR="002312F8" w:rsidRPr="003D32E0">
              <w:rPr>
                <w:rStyle w:val="Hyperlink"/>
                <w:noProof/>
              </w:rPr>
              <w:t>II.2</w:t>
            </w:r>
            <w:r w:rsidR="002312F8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2312F8" w:rsidRPr="003D32E0">
              <w:rPr>
                <w:rStyle w:val="Hyperlink"/>
                <w:noProof/>
              </w:rPr>
              <w:t>Adobe Animate</w:t>
            </w:r>
            <w:r w:rsidR="002312F8">
              <w:rPr>
                <w:noProof/>
                <w:webHidden/>
              </w:rPr>
              <w:tab/>
            </w:r>
            <w:r w:rsidR="002312F8">
              <w:rPr>
                <w:noProof/>
                <w:webHidden/>
              </w:rPr>
              <w:fldChar w:fldCharType="begin"/>
            </w:r>
            <w:r w:rsidR="002312F8">
              <w:rPr>
                <w:noProof/>
                <w:webHidden/>
              </w:rPr>
              <w:instrText xml:space="preserve"> PAGEREF _Toc55318849 \h </w:instrText>
            </w:r>
            <w:r w:rsidR="002312F8">
              <w:rPr>
                <w:noProof/>
                <w:webHidden/>
              </w:rPr>
            </w:r>
            <w:r w:rsidR="002312F8">
              <w:rPr>
                <w:noProof/>
                <w:webHidden/>
              </w:rPr>
              <w:fldChar w:fldCharType="separate"/>
            </w:r>
            <w:r w:rsidR="002312F8">
              <w:rPr>
                <w:noProof/>
                <w:webHidden/>
              </w:rPr>
              <w:t>2</w:t>
            </w:r>
            <w:r w:rsidR="002312F8">
              <w:rPr>
                <w:noProof/>
                <w:webHidden/>
              </w:rPr>
              <w:fldChar w:fldCharType="end"/>
            </w:r>
          </w:hyperlink>
        </w:p>
        <w:p w14:paraId="0AEC7E01" w14:textId="77777777" w:rsidR="002312F8" w:rsidRDefault="00D33B09">
          <w:pPr>
            <w:pStyle w:val="TOC1"/>
            <w:rPr>
              <w:rFonts w:asciiTheme="minorHAnsi" w:hAnsiTheme="minorHAnsi" w:cstheme="minorBidi"/>
              <w:sz w:val="22"/>
              <w:szCs w:val="22"/>
            </w:rPr>
          </w:pPr>
          <w:hyperlink w:anchor="_Toc55318850" w:history="1">
            <w:r w:rsidR="002312F8" w:rsidRPr="003D32E0">
              <w:rPr>
                <w:rStyle w:val="Hyperlink"/>
                <w:rFonts w:cs="Times New Roman"/>
              </w:rPr>
              <w:t xml:space="preserve">BAB III </w:t>
            </w:r>
            <w:r w:rsidR="002312F8" w:rsidRPr="003D32E0">
              <w:rPr>
                <w:rStyle w:val="Hyperlink"/>
                <w:rFonts w:cs="Times New Roman"/>
                <w:lang w:val="id-ID"/>
              </w:rPr>
              <w:t>PEMAHAMAN UMUM</w:t>
            </w:r>
            <w:r w:rsidR="002312F8">
              <w:rPr>
                <w:webHidden/>
              </w:rPr>
              <w:tab/>
            </w:r>
            <w:r w:rsidR="002312F8">
              <w:rPr>
                <w:webHidden/>
              </w:rPr>
              <w:fldChar w:fldCharType="begin"/>
            </w:r>
            <w:r w:rsidR="002312F8">
              <w:rPr>
                <w:webHidden/>
              </w:rPr>
              <w:instrText xml:space="preserve"> PAGEREF _Toc55318850 \h </w:instrText>
            </w:r>
            <w:r w:rsidR="002312F8">
              <w:rPr>
                <w:webHidden/>
              </w:rPr>
            </w:r>
            <w:r w:rsidR="002312F8">
              <w:rPr>
                <w:webHidden/>
              </w:rPr>
              <w:fldChar w:fldCharType="separate"/>
            </w:r>
            <w:r w:rsidR="002312F8">
              <w:rPr>
                <w:webHidden/>
              </w:rPr>
              <w:t>3</w:t>
            </w:r>
            <w:r w:rsidR="002312F8">
              <w:rPr>
                <w:webHidden/>
              </w:rPr>
              <w:fldChar w:fldCharType="end"/>
            </w:r>
          </w:hyperlink>
        </w:p>
        <w:p w14:paraId="2DAAA8C2" w14:textId="77777777" w:rsidR="002312F8" w:rsidRDefault="00D33B09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5318851" w:history="1">
            <w:r w:rsidR="002312F8" w:rsidRPr="003D32E0">
              <w:rPr>
                <w:rStyle w:val="Hyperlink"/>
                <w:noProof/>
                <w:lang w:val="id-ID"/>
              </w:rPr>
              <w:t>III.1</w:t>
            </w:r>
            <w:r w:rsidR="002312F8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2312F8" w:rsidRPr="003D32E0">
              <w:rPr>
                <w:rStyle w:val="Hyperlink"/>
                <w:noProof/>
                <w:lang w:val="id-ID"/>
              </w:rPr>
              <w:t>Analisa Masalah</w:t>
            </w:r>
            <w:r w:rsidR="002312F8">
              <w:rPr>
                <w:noProof/>
                <w:webHidden/>
              </w:rPr>
              <w:tab/>
            </w:r>
            <w:r w:rsidR="002312F8">
              <w:rPr>
                <w:noProof/>
                <w:webHidden/>
              </w:rPr>
              <w:fldChar w:fldCharType="begin"/>
            </w:r>
            <w:r w:rsidR="002312F8">
              <w:rPr>
                <w:noProof/>
                <w:webHidden/>
              </w:rPr>
              <w:instrText xml:space="preserve"> PAGEREF _Toc55318851 \h </w:instrText>
            </w:r>
            <w:r w:rsidR="002312F8">
              <w:rPr>
                <w:noProof/>
                <w:webHidden/>
              </w:rPr>
            </w:r>
            <w:r w:rsidR="002312F8">
              <w:rPr>
                <w:noProof/>
                <w:webHidden/>
              </w:rPr>
              <w:fldChar w:fldCharType="separate"/>
            </w:r>
            <w:r w:rsidR="002312F8">
              <w:rPr>
                <w:noProof/>
                <w:webHidden/>
              </w:rPr>
              <w:t>3</w:t>
            </w:r>
            <w:r w:rsidR="002312F8">
              <w:rPr>
                <w:noProof/>
                <w:webHidden/>
              </w:rPr>
              <w:fldChar w:fldCharType="end"/>
            </w:r>
          </w:hyperlink>
        </w:p>
        <w:p w14:paraId="0718DD64" w14:textId="77777777" w:rsidR="002312F8" w:rsidRDefault="00D33B09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5318852" w:history="1">
            <w:r w:rsidR="002312F8" w:rsidRPr="003D32E0">
              <w:rPr>
                <w:rStyle w:val="Hyperlink"/>
                <w:noProof/>
                <w:lang w:val="id-ID"/>
              </w:rPr>
              <w:t>III.2</w:t>
            </w:r>
            <w:r w:rsidR="002312F8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2312F8" w:rsidRPr="003D32E0">
              <w:rPr>
                <w:rStyle w:val="Hyperlink"/>
                <w:noProof/>
              </w:rPr>
              <w:t>Solusi</w:t>
            </w:r>
            <w:r w:rsidR="002312F8">
              <w:rPr>
                <w:noProof/>
                <w:webHidden/>
              </w:rPr>
              <w:tab/>
            </w:r>
            <w:r w:rsidR="002312F8">
              <w:rPr>
                <w:noProof/>
                <w:webHidden/>
              </w:rPr>
              <w:fldChar w:fldCharType="begin"/>
            </w:r>
            <w:r w:rsidR="002312F8">
              <w:rPr>
                <w:noProof/>
                <w:webHidden/>
              </w:rPr>
              <w:instrText xml:space="preserve"> PAGEREF _Toc55318852 \h </w:instrText>
            </w:r>
            <w:r w:rsidR="002312F8">
              <w:rPr>
                <w:noProof/>
                <w:webHidden/>
              </w:rPr>
            </w:r>
            <w:r w:rsidR="002312F8">
              <w:rPr>
                <w:noProof/>
                <w:webHidden/>
              </w:rPr>
              <w:fldChar w:fldCharType="separate"/>
            </w:r>
            <w:r w:rsidR="002312F8">
              <w:rPr>
                <w:noProof/>
                <w:webHidden/>
              </w:rPr>
              <w:t>3</w:t>
            </w:r>
            <w:r w:rsidR="002312F8">
              <w:rPr>
                <w:noProof/>
                <w:webHidden/>
              </w:rPr>
              <w:fldChar w:fldCharType="end"/>
            </w:r>
          </w:hyperlink>
        </w:p>
        <w:p w14:paraId="5FF200AB" w14:textId="77777777" w:rsidR="002312F8" w:rsidRDefault="00D33B09">
          <w:pPr>
            <w:pStyle w:val="TOC1"/>
            <w:rPr>
              <w:rFonts w:asciiTheme="minorHAnsi" w:hAnsiTheme="minorHAnsi" w:cstheme="minorBidi"/>
              <w:sz w:val="22"/>
              <w:szCs w:val="22"/>
            </w:rPr>
          </w:pPr>
          <w:hyperlink w:anchor="_Toc55318853" w:history="1">
            <w:r w:rsidR="002312F8" w:rsidRPr="003D32E0">
              <w:rPr>
                <w:rStyle w:val="Hyperlink"/>
                <w:rFonts w:cs="Times New Roman"/>
              </w:rPr>
              <w:t xml:space="preserve">BAB IV </w:t>
            </w:r>
            <w:r w:rsidR="002312F8" w:rsidRPr="003D32E0">
              <w:rPr>
                <w:rStyle w:val="Hyperlink"/>
                <w:rFonts w:cs="Times New Roman"/>
                <w:lang w:val="id-ID"/>
              </w:rPr>
              <w:t>PERANCANGAN</w:t>
            </w:r>
            <w:r w:rsidR="002312F8">
              <w:rPr>
                <w:webHidden/>
              </w:rPr>
              <w:tab/>
            </w:r>
            <w:r w:rsidR="002312F8">
              <w:rPr>
                <w:webHidden/>
              </w:rPr>
              <w:fldChar w:fldCharType="begin"/>
            </w:r>
            <w:r w:rsidR="002312F8">
              <w:rPr>
                <w:webHidden/>
              </w:rPr>
              <w:instrText xml:space="preserve"> PAGEREF _Toc55318853 \h </w:instrText>
            </w:r>
            <w:r w:rsidR="002312F8">
              <w:rPr>
                <w:webHidden/>
              </w:rPr>
            </w:r>
            <w:r w:rsidR="002312F8">
              <w:rPr>
                <w:webHidden/>
              </w:rPr>
              <w:fldChar w:fldCharType="separate"/>
            </w:r>
            <w:r w:rsidR="002312F8">
              <w:rPr>
                <w:webHidden/>
              </w:rPr>
              <w:t>4</w:t>
            </w:r>
            <w:r w:rsidR="002312F8">
              <w:rPr>
                <w:webHidden/>
              </w:rPr>
              <w:fldChar w:fldCharType="end"/>
            </w:r>
          </w:hyperlink>
        </w:p>
        <w:p w14:paraId="62109AED" w14:textId="77777777" w:rsidR="002312F8" w:rsidRDefault="00D33B09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5318854" w:history="1">
            <w:r w:rsidR="002312F8" w:rsidRPr="003D32E0">
              <w:rPr>
                <w:rStyle w:val="Hyperlink"/>
                <w:noProof/>
              </w:rPr>
              <w:t>IV.1</w:t>
            </w:r>
            <w:r w:rsidR="002312F8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2312F8" w:rsidRPr="003D32E0">
              <w:rPr>
                <w:rStyle w:val="Hyperlink"/>
                <w:noProof/>
                <w:lang w:val="id-ID"/>
              </w:rPr>
              <w:t>Perencanaan Program</w:t>
            </w:r>
            <w:r w:rsidR="002312F8">
              <w:rPr>
                <w:noProof/>
                <w:webHidden/>
              </w:rPr>
              <w:tab/>
            </w:r>
            <w:r w:rsidR="002312F8">
              <w:rPr>
                <w:noProof/>
                <w:webHidden/>
              </w:rPr>
              <w:fldChar w:fldCharType="begin"/>
            </w:r>
            <w:r w:rsidR="002312F8">
              <w:rPr>
                <w:noProof/>
                <w:webHidden/>
              </w:rPr>
              <w:instrText xml:space="preserve"> PAGEREF _Toc55318854 \h </w:instrText>
            </w:r>
            <w:r w:rsidR="002312F8">
              <w:rPr>
                <w:noProof/>
                <w:webHidden/>
              </w:rPr>
            </w:r>
            <w:r w:rsidR="002312F8">
              <w:rPr>
                <w:noProof/>
                <w:webHidden/>
              </w:rPr>
              <w:fldChar w:fldCharType="separate"/>
            </w:r>
            <w:r w:rsidR="002312F8">
              <w:rPr>
                <w:noProof/>
                <w:webHidden/>
              </w:rPr>
              <w:t>4</w:t>
            </w:r>
            <w:r w:rsidR="002312F8">
              <w:rPr>
                <w:noProof/>
                <w:webHidden/>
              </w:rPr>
              <w:fldChar w:fldCharType="end"/>
            </w:r>
          </w:hyperlink>
        </w:p>
        <w:p w14:paraId="32146B23" w14:textId="77777777" w:rsidR="002312F8" w:rsidRDefault="00D33B09">
          <w:pPr>
            <w:pStyle w:val="TOC1"/>
            <w:rPr>
              <w:rFonts w:asciiTheme="minorHAnsi" w:hAnsiTheme="minorHAnsi" w:cstheme="minorBidi"/>
              <w:sz w:val="22"/>
              <w:szCs w:val="22"/>
            </w:rPr>
          </w:pPr>
          <w:hyperlink w:anchor="_Toc55318855" w:history="1">
            <w:r w:rsidR="002312F8" w:rsidRPr="003D32E0">
              <w:rPr>
                <w:rStyle w:val="Hyperlink"/>
                <w:bCs/>
              </w:rPr>
              <w:t>BAB V PENUTUP</w:t>
            </w:r>
            <w:r w:rsidR="002312F8">
              <w:rPr>
                <w:webHidden/>
              </w:rPr>
              <w:tab/>
            </w:r>
            <w:r w:rsidR="002312F8">
              <w:rPr>
                <w:webHidden/>
              </w:rPr>
              <w:fldChar w:fldCharType="begin"/>
            </w:r>
            <w:r w:rsidR="002312F8">
              <w:rPr>
                <w:webHidden/>
              </w:rPr>
              <w:instrText xml:space="preserve"> PAGEREF _Toc55318855 \h </w:instrText>
            </w:r>
            <w:r w:rsidR="002312F8">
              <w:rPr>
                <w:webHidden/>
              </w:rPr>
            </w:r>
            <w:r w:rsidR="002312F8">
              <w:rPr>
                <w:webHidden/>
              </w:rPr>
              <w:fldChar w:fldCharType="separate"/>
            </w:r>
            <w:r w:rsidR="002312F8">
              <w:rPr>
                <w:webHidden/>
              </w:rPr>
              <w:t>7</w:t>
            </w:r>
            <w:r w:rsidR="002312F8">
              <w:rPr>
                <w:webHidden/>
              </w:rPr>
              <w:fldChar w:fldCharType="end"/>
            </w:r>
          </w:hyperlink>
        </w:p>
        <w:p w14:paraId="545EECEA" w14:textId="77777777" w:rsidR="002312F8" w:rsidRDefault="00D33B09">
          <w:pPr>
            <w:pStyle w:val="TOC1"/>
            <w:rPr>
              <w:rFonts w:asciiTheme="minorHAnsi" w:hAnsiTheme="minorHAnsi" w:cstheme="minorBidi"/>
              <w:sz w:val="22"/>
              <w:szCs w:val="22"/>
            </w:rPr>
          </w:pPr>
          <w:hyperlink w:anchor="_Toc55318856" w:history="1">
            <w:r w:rsidR="002312F8" w:rsidRPr="003D32E0">
              <w:rPr>
                <w:rStyle w:val="Hyperlink"/>
              </w:rPr>
              <w:t>DAFTAR PUSTAKA</w:t>
            </w:r>
          </w:hyperlink>
        </w:p>
        <w:p w14:paraId="58B3A69F" w14:textId="77777777" w:rsidR="00281EB0" w:rsidRDefault="00FA76E2" w:rsidP="002866A9">
          <w:pPr>
            <w:spacing w:line="276" w:lineRule="auto"/>
            <w:rPr>
              <w:b/>
              <w:bCs/>
              <w:noProof/>
            </w:rPr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7F0C04E3" w14:textId="77777777" w:rsidR="002312F8" w:rsidRDefault="002312F8" w:rsidP="002312F8">
      <w:pPr>
        <w:pStyle w:val="Heading1"/>
        <w:spacing w:after="240"/>
        <w:rPr>
          <w:noProof/>
        </w:rPr>
      </w:pPr>
      <w:bookmarkStart w:id="1" w:name="_Toc55318842"/>
      <w:r>
        <w:rPr>
          <w:noProof/>
        </w:rPr>
        <w:t>DAFTAR GAMBAR</w:t>
      </w:r>
      <w:bookmarkEnd w:id="1"/>
    </w:p>
    <w:p w14:paraId="0B248496" w14:textId="77777777" w:rsidR="002312F8" w:rsidRDefault="002312F8">
      <w:pPr>
        <w:pStyle w:val="TableofFigures"/>
        <w:tabs>
          <w:tab w:val="right" w:leader="dot" w:pos="7922"/>
        </w:tabs>
        <w:rPr>
          <w:rFonts w:asciiTheme="minorHAnsi" w:eastAsiaTheme="minorEastAsia" w:hAnsiTheme="minorHAnsi"/>
          <w:noProof/>
          <w:sz w:val="22"/>
        </w:rPr>
      </w:pPr>
      <w:r>
        <w:rPr>
          <w:noProof/>
        </w:rPr>
        <w:fldChar w:fldCharType="begin"/>
      </w:r>
      <w:r>
        <w:rPr>
          <w:noProof/>
        </w:rPr>
        <w:instrText xml:space="preserve"> TOC \h \z \c "Gambar" </w:instrText>
      </w:r>
      <w:r>
        <w:rPr>
          <w:noProof/>
        </w:rPr>
        <w:fldChar w:fldCharType="separate"/>
      </w:r>
      <w:hyperlink w:anchor="_Toc55318813" w:history="1">
        <w:r w:rsidRPr="00740364">
          <w:rPr>
            <w:rStyle w:val="Hyperlink"/>
            <w:noProof/>
          </w:rPr>
          <w:t>Gambar 1 Halaman Utama aplikasi multimedia pembelajar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531881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2FF1562" w14:textId="77777777" w:rsidR="002312F8" w:rsidRDefault="00D33B09">
      <w:pPr>
        <w:pStyle w:val="TableofFigures"/>
        <w:tabs>
          <w:tab w:val="right" w:leader="dot" w:pos="7922"/>
        </w:tabs>
        <w:rPr>
          <w:rFonts w:asciiTheme="minorHAnsi" w:eastAsiaTheme="minorEastAsia" w:hAnsiTheme="minorHAnsi"/>
          <w:noProof/>
          <w:sz w:val="22"/>
        </w:rPr>
      </w:pPr>
      <w:hyperlink w:anchor="_Toc55318814" w:history="1">
        <w:r w:rsidR="002312F8" w:rsidRPr="00740364">
          <w:rPr>
            <w:rStyle w:val="Hyperlink"/>
            <w:noProof/>
          </w:rPr>
          <w:t>Gambar 2 Menu Utama aplikasi multimedia pembelajaran</w:t>
        </w:r>
        <w:r w:rsidR="002312F8">
          <w:rPr>
            <w:noProof/>
            <w:webHidden/>
          </w:rPr>
          <w:tab/>
        </w:r>
        <w:r w:rsidR="002312F8">
          <w:rPr>
            <w:noProof/>
            <w:webHidden/>
          </w:rPr>
          <w:fldChar w:fldCharType="begin"/>
        </w:r>
        <w:r w:rsidR="002312F8">
          <w:rPr>
            <w:noProof/>
            <w:webHidden/>
          </w:rPr>
          <w:instrText xml:space="preserve"> PAGEREF _Toc55318814 \h </w:instrText>
        </w:r>
        <w:r w:rsidR="002312F8">
          <w:rPr>
            <w:noProof/>
            <w:webHidden/>
          </w:rPr>
        </w:r>
        <w:r w:rsidR="002312F8">
          <w:rPr>
            <w:noProof/>
            <w:webHidden/>
          </w:rPr>
          <w:fldChar w:fldCharType="separate"/>
        </w:r>
        <w:r w:rsidR="002312F8">
          <w:rPr>
            <w:noProof/>
            <w:webHidden/>
          </w:rPr>
          <w:t>4</w:t>
        </w:r>
        <w:r w:rsidR="002312F8">
          <w:rPr>
            <w:noProof/>
            <w:webHidden/>
          </w:rPr>
          <w:fldChar w:fldCharType="end"/>
        </w:r>
      </w:hyperlink>
    </w:p>
    <w:p w14:paraId="5EE40E7E" w14:textId="77777777" w:rsidR="002312F8" w:rsidRDefault="00D33B09">
      <w:pPr>
        <w:pStyle w:val="TableofFigures"/>
        <w:tabs>
          <w:tab w:val="right" w:leader="dot" w:pos="7922"/>
        </w:tabs>
        <w:rPr>
          <w:rFonts w:asciiTheme="minorHAnsi" w:eastAsiaTheme="minorEastAsia" w:hAnsiTheme="minorHAnsi"/>
          <w:noProof/>
          <w:sz w:val="22"/>
        </w:rPr>
      </w:pPr>
      <w:hyperlink w:anchor="_Toc55318815" w:history="1">
        <w:r w:rsidR="002312F8" w:rsidRPr="00740364">
          <w:rPr>
            <w:rStyle w:val="Hyperlink"/>
            <w:noProof/>
          </w:rPr>
          <w:t>Gambar 3 Sub-Menu PraKolonial</w:t>
        </w:r>
        <w:r w:rsidR="002312F8">
          <w:rPr>
            <w:noProof/>
            <w:webHidden/>
          </w:rPr>
          <w:tab/>
        </w:r>
        <w:r w:rsidR="002312F8">
          <w:rPr>
            <w:noProof/>
            <w:webHidden/>
          </w:rPr>
          <w:fldChar w:fldCharType="begin"/>
        </w:r>
        <w:r w:rsidR="002312F8">
          <w:rPr>
            <w:noProof/>
            <w:webHidden/>
          </w:rPr>
          <w:instrText xml:space="preserve"> PAGEREF _Toc55318815 \h </w:instrText>
        </w:r>
        <w:r w:rsidR="002312F8">
          <w:rPr>
            <w:noProof/>
            <w:webHidden/>
          </w:rPr>
        </w:r>
        <w:r w:rsidR="002312F8">
          <w:rPr>
            <w:noProof/>
            <w:webHidden/>
          </w:rPr>
          <w:fldChar w:fldCharType="separate"/>
        </w:r>
        <w:r w:rsidR="002312F8">
          <w:rPr>
            <w:noProof/>
            <w:webHidden/>
          </w:rPr>
          <w:t>5</w:t>
        </w:r>
        <w:r w:rsidR="002312F8">
          <w:rPr>
            <w:noProof/>
            <w:webHidden/>
          </w:rPr>
          <w:fldChar w:fldCharType="end"/>
        </w:r>
      </w:hyperlink>
    </w:p>
    <w:p w14:paraId="6E0CD2F5" w14:textId="77777777" w:rsidR="002312F8" w:rsidRDefault="00D33B09">
      <w:pPr>
        <w:pStyle w:val="TableofFigures"/>
        <w:tabs>
          <w:tab w:val="right" w:leader="dot" w:pos="7922"/>
        </w:tabs>
        <w:rPr>
          <w:rFonts w:asciiTheme="minorHAnsi" w:eastAsiaTheme="minorEastAsia" w:hAnsiTheme="minorHAnsi"/>
          <w:noProof/>
          <w:sz w:val="22"/>
        </w:rPr>
      </w:pPr>
      <w:hyperlink w:anchor="_Toc55318816" w:history="1">
        <w:r w:rsidR="002312F8" w:rsidRPr="00740364">
          <w:rPr>
            <w:rStyle w:val="Hyperlink"/>
            <w:noProof/>
          </w:rPr>
          <w:t>Gambar 4 Sub-Menu Kolonial</w:t>
        </w:r>
        <w:r w:rsidR="002312F8">
          <w:rPr>
            <w:noProof/>
            <w:webHidden/>
          </w:rPr>
          <w:tab/>
        </w:r>
        <w:r w:rsidR="002312F8">
          <w:rPr>
            <w:noProof/>
            <w:webHidden/>
          </w:rPr>
          <w:fldChar w:fldCharType="begin"/>
        </w:r>
        <w:r w:rsidR="002312F8">
          <w:rPr>
            <w:noProof/>
            <w:webHidden/>
          </w:rPr>
          <w:instrText xml:space="preserve"> PAGEREF _Toc55318816 \h </w:instrText>
        </w:r>
        <w:r w:rsidR="002312F8">
          <w:rPr>
            <w:noProof/>
            <w:webHidden/>
          </w:rPr>
        </w:r>
        <w:r w:rsidR="002312F8">
          <w:rPr>
            <w:noProof/>
            <w:webHidden/>
          </w:rPr>
          <w:fldChar w:fldCharType="separate"/>
        </w:r>
        <w:r w:rsidR="002312F8">
          <w:rPr>
            <w:noProof/>
            <w:webHidden/>
          </w:rPr>
          <w:t>5</w:t>
        </w:r>
        <w:r w:rsidR="002312F8">
          <w:rPr>
            <w:noProof/>
            <w:webHidden/>
          </w:rPr>
          <w:fldChar w:fldCharType="end"/>
        </w:r>
      </w:hyperlink>
    </w:p>
    <w:p w14:paraId="7D060360" w14:textId="77777777" w:rsidR="002312F8" w:rsidRDefault="00D33B09">
      <w:pPr>
        <w:pStyle w:val="TableofFigures"/>
        <w:tabs>
          <w:tab w:val="right" w:leader="dot" w:pos="7922"/>
        </w:tabs>
        <w:rPr>
          <w:rFonts w:asciiTheme="minorHAnsi" w:eastAsiaTheme="minorEastAsia" w:hAnsiTheme="minorHAnsi"/>
          <w:noProof/>
          <w:sz w:val="22"/>
        </w:rPr>
      </w:pPr>
      <w:hyperlink w:anchor="_Toc55318817" w:history="1">
        <w:r w:rsidR="002312F8" w:rsidRPr="00740364">
          <w:rPr>
            <w:rStyle w:val="Hyperlink"/>
            <w:noProof/>
          </w:rPr>
          <w:t>Gambar 5 Sub-Menu Awal Kemerdekaan</w:t>
        </w:r>
        <w:r w:rsidR="002312F8">
          <w:rPr>
            <w:noProof/>
            <w:webHidden/>
          </w:rPr>
          <w:tab/>
        </w:r>
        <w:r w:rsidR="002312F8">
          <w:rPr>
            <w:noProof/>
            <w:webHidden/>
          </w:rPr>
          <w:fldChar w:fldCharType="begin"/>
        </w:r>
        <w:r w:rsidR="002312F8">
          <w:rPr>
            <w:noProof/>
            <w:webHidden/>
          </w:rPr>
          <w:instrText xml:space="preserve"> PAGEREF _Toc55318817 \h </w:instrText>
        </w:r>
        <w:r w:rsidR="002312F8">
          <w:rPr>
            <w:noProof/>
            <w:webHidden/>
          </w:rPr>
        </w:r>
        <w:r w:rsidR="002312F8">
          <w:rPr>
            <w:noProof/>
            <w:webHidden/>
          </w:rPr>
          <w:fldChar w:fldCharType="separate"/>
        </w:r>
        <w:r w:rsidR="002312F8">
          <w:rPr>
            <w:noProof/>
            <w:webHidden/>
          </w:rPr>
          <w:t>6</w:t>
        </w:r>
        <w:r w:rsidR="002312F8">
          <w:rPr>
            <w:noProof/>
            <w:webHidden/>
          </w:rPr>
          <w:fldChar w:fldCharType="end"/>
        </w:r>
      </w:hyperlink>
    </w:p>
    <w:p w14:paraId="6ABC7C2C" w14:textId="77777777" w:rsidR="002312F8" w:rsidRDefault="00D33B09">
      <w:pPr>
        <w:pStyle w:val="TableofFigures"/>
        <w:tabs>
          <w:tab w:val="right" w:leader="dot" w:pos="7922"/>
        </w:tabs>
        <w:rPr>
          <w:rFonts w:asciiTheme="minorHAnsi" w:eastAsiaTheme="minorEastAsia" w:hAnsiTheme="minorHAnsi"/>
          <w:noProof/>
          <w:sz w:val="22"/>
        </w:rPr>
      </w:pPr>
      <w:hyperlink w:anchor="_Toc55318818" w:history="1">
        <w:r w:rsidR="002312F8" w:rsidRPr="00740364">
          <w:rPr>
            <w:rStyle w:val="Hyperlink"/>
            <w:noProof/>
          </w:rPr>
          <w:t>Gambar 6 Sub-menu Orde Baru</w:t>
        </w:r>
        <w:r w:rsidR="002312F8">
          <w:rPr>
            <w:noProof/>
            <w:webHidden/>
          </w:rPr>
          <w:tab/>
        </w:r>
        <w:r w:rsidR="002312F8">
          <w:rPr>
            <w:noProof/>
            <w:webHidden/>
          </w:rPr>
          <w:fldChar w:fldCharType="begin"/>
        </w:r>
        <w:r w:rsidR="002312F8">
          <w:rPr>
            <w:noProof/>
            <w:webHidden/>
          </w:rPr>
          <w:instrText xml:space="preserve"> PAGEREF _Toc55318818 \h </w:instrText>
        </w:r>
        <w:r w:rsidR="002312F8">
          <w:rPr>
            <w:noProof/>
            <w:webHidden/>
          </w:rPr>
        </w:r>
        <w:r w:rsidR="002312F8">
          <w:rPr>
            <w:noProof/>
            <w:webHidden/>
          </w:rPr>
          <w:fldChar w:fldCharType="separate"/>
        </w:r>
        <w:r w:rsidR="002312F8">
          <w:rPr>
            <w:noProof/>
            <w:webHidden/>
          </w:rPr>
          <w:t>6</w:t>
        </w:r>
        <w:r w:rsidR="002312F8">
          <w:rPr>
            <w:noProof/>
            <w:webHidden/>
          </w:rPr>
          <w:fldChar w:fldCharType="end"/>
        </w:r>
      </w:hyperlink>
    </w:p>
    <w:p w14:paraId="5BF49F64" w14:textId="77777777" w:rsidR="00977072" w:rsidRDefault="002312F8" w:rsidP="002312F8">
      <w:pPr>
        <w:rPr>
          <w:noProof/>
        </w:rPr>
      </w:pPr>
      <w:r>
        <w:rPr>
          <w:noProof/>
        </w:rPr>
        <w:fldChar w:fldCharType="end"/>
      </w:r>
    </w:p>
    <w:p w14:paraId="52939F63" w14:textId="77777777" w:rsidR="00941FDF" w:rsidRPr="00941FDF" w:rsidRDefault="00941FDF" w:rsidP="002312F8">
      <w:pPr>
        <w:pStyle w:val="Heading1"/>
        <w:rPr>
          <w:lang w:val="id-ID"/>
        </w:rPr>
        <w:sectPr w:rsidR="00941FDF" w:rsidRPr="00941FDF" w:rsidSect="00FA69E9">
          <w:pgSz w:w="11906" w:h="16838" w:code="9"/>
          <w:pgMar w:top="1699" w:right="1699" w:bottom="1699" w:left="2275" w:header="720" w:footer="720" w:gutter="0"/>
          <w:pgNumType w:fmt="lowerRoman" w:start="1"/>
          <w:cols w:space="720"/>
          <w:titlePg/>
          <w:docGrid w:linePitch="360"/>
        </w:sectPr>
      </w:pPr>
    </w:p>
    <w:p w14:paraId="04566D90" w14:textId="77777777" w:rsidR="00366C4C" w:rsidRPr="00C97CDD" w:rsidRDefault="00C97CDD" w:rsidP="00E5645D">
      <w:pPr>
        <w:pStyle w:val="Heading1"/>
        <w:spacing w:before="0" w:after="240"/>
        <w:rPr>
          <w:rFonts w:asciiTheme="majorBidi" w:hAnsiTheme="majorBidi"/>
          <w:bCs/>
          <w:szCs w:val="28"/>
          <w:lang w:val="id-ID"/>
        </w:rPr>
      </w:pPr>
      <w:bookmarkStart w:id="2" w:name="_Toc55318843"/>
      <w:r>
        <w:rPr>
          <w:rFonts w:asciiTheme="majorBidi" w:hAnsiTheme="majorBidi"/>
          <w:bCs/>
          <w:szCs w:val="28"/>
        </w:rPr>
        <w:lastRenderedPageBreak/>
        <w:t xml:space="preserve">BAB </w:t>
      </w:r>
      <w:r w:rsidR="007A32DA">
        <w:rPr>
          <w:rFonts w:asciiTheme="majorBidi" w:hAnsiTheme="majorBidi"/>
          <w:bCs/>
          <w:szCs w:val="28"/>
        </w:rPr>
        <w:t>I</w:t>
      </w:r>
      <w:r w:rsidR="003E0DA8" w:rsidRPr="00BB3558">
        <w:rPr>
          <w:rFonts w:asciiTheme="majorBidi" w:hAnsiTheme="majorBidi"/>
          <w:bCs/>
          <w:szCs w:val="28"/>
        </w:rPr>
        <w:t xml:space="preserve"> </w:t>
      </w:r>
      <w:r w:rsidR="003E0DA8" w:rsidRPr="00BB3558">
        <w:rPr>
          <w:rFonts w:asciiTheme="majorBidi" w:hAnsiTheme="majorBidi"/>
          <w:bCs/>
          <w:szCs w:val="28"/>
        </w:rPr>
        <w:br/>
      </w:r>
      <w:r>
        <w:rPr>
          <w:rFonts w:asciiTheme="majorBidi" w:hAnsiTheme="majorBidi"/>
          <w:bCs/>
          <w:szCs w:val="28"/>
          <w:lang w:val="id-ID"/>
        </w:rPr>
        <w:t>PENDAHULUAN</w:t>
      </w:r>
      <w:bookmarkEnd w:id="2"/>
    </w:p>
    <w:p w14:paraId="02B5E391" w14:textId="77777777" w:rsidR="006A7367" w:rsidRDefault="00C97CDD" w:rsidP="00C97CDD">
      <w:pPr>
        <w:pStyle w:val="Heading2"/>
        <w:numPr>
          <w:ilvl w:val="0"/>
          <w:numId w:val="1"/>
        </w:numPr>
        <w:ind w:left="540" w:hanging="540"/>
        <w:rPr>
          <w:sz w:val="24"/>
          <w:lang w:val="id-ID"/>
        </w:rPr>
      </w:pPr>
      <w:bookmarkStart w:id="3" w:name="_Toc55318844"/>
      <w:r>
        <w:rPr>
          <w:sz w:val="24"/>
          <w:lang w:val="id-ID"/>
        </w:rPr>
        <w:t>Latar Belakang</w:t>
      </w:r>
      <w:bookmarkEnd w:id="3"/>
    </w:p>
    <w:p w14:paraId="16E7D246" w14:textId="77777777" w:rsidR="00EE18AD" w:rsidRPr="00D03454" w:rsidRDefault="00B715BB" w:rsidP="00EE18AD">
      <w:pPr>
        <w:ind w:left="567" w:firstLine="567"/>
      </w:pPr>
      <w:r w:rsidRPr="00B715BB">
        <w:t xml:space="preserve">Multimedia </w:t>
      </w:r>
      <w:proofErr w:type="spellStart"/>
      <w:r w:rsidRPr="00B715BB">
        <w:t>dianggap</w:t>
      </w:r>
      <w:proofErr w:type="spellEnd"/>
      <w:r w:rsidRPr="00B715BB">
        <w:t xml:space="preserve"> </w:t>
      </w:r>
      <w:proofErr w:type="spellStart"/>
      <w:r w:rsidRPr="00B715BB">
        <w:t>sebagai</w:t>
      </w:r>
      <w:proofErr w:type="spellEnd"/>
      <w:r w:rsidRPr="00B715BB">
        <w:t xml:space="preserve"> salah </w:t>
      </w:r>
      <w:proofErr w:type="spellStart"/>
      <w:r w:rsidRPr="00B715BB">
        <w:t>satu</w:t>
      </w:r>
      <w:proofErr w:type="spellEnd"/>
      <w:r w:rsidRPr="00B715BB">
        <w:t xml:space="preserve"> media </w:t>
      </w:r>
      <w:proofErr w:type="spellStart"/>
      <w:r w:rsidRPr="00B715BB">
        <w:t>pembelajaran</w:t>
      </w:r>
      <w:proofErr w:type="spellEnd"/>
      <w:r w:rsidRPr="00B715BB">
        <w:t xml:space="preserve"> yang </w:t>
      </w:r>
      <w:proofErr w:type="spellStart"/>
      <w:r w:rsidRPr="00B715BB">
        <w:t>menarik</w:t>
      </w:r>
      <w:proofErr w:type="spellEnd"/>
      <w:r w:rsidRPr="00B715BB">
        <w:t xml:space="preserve"> </w:t>
      </w:r>
      <w:proofErr w:type="spellStart"/>
      <w:r w:rsidRPr="00B715BB">
        <w:t>berdasarkan</w:t>
      </w:r>
      <w:proofErr w:type="spellEnd"/>
      <w:r w:rsidRPr="00B715BB">
        <w:t xml:space="preserve"> </w:t>
      </w:r>
      <w:proofErr w:type="spellStart"/>
      <w:r w:rsidRPr="00B715BB">
        <w:t>upaya</w:t>
      </w:r>
      <w:proofErr w:type="spellEnd"/>
      <w:r w:rsidRPr="00B715BB">
        <w:t xml:space="preserve"> yang </w:t>
      </w:r>
      <w:proofErr w:type="spellStart"/>
      <w:r w:rsidRPr="00B715BB">
        <w:t>menyentuh</w:t>
      </w:r>
      <w:proofErr w:type="spellEnd"/>
      <w:r w:rsidRPr="00B715BB">
        <w:t xml:space="preserve"> </w:t>
      </w:r>
      <w:proofErr w:type="spellStart"/>
      <w:r w:rsidRPr="00B715BB">
        <w:t>berbagai</w:t>
      </w:r>
      <w:proofErr w:type="spellEnd"/>
      <w:r w:rsidRPr="00B715BB">
        <w:t xml:space="preserve"> </w:t>
      </w:r>
      <w:proofErr w:type="spellStart"/>
      <w:r w:rsidRPr="00B715BB">
        <w:t>panca</w:t>
      </w:r>
      <w:proofErr w:type="spellEnd"/>
      <w:r w:rsidRPr="00B715BB">
        <w:t xml:space="preserve"> </w:t>
      </w:r>
      <w:proofErr w:type="spellStart"/>
      <w:r w:rsidRPr="00B715BB">
        <w:t>indera</w:t>
      </w:r>
      <w:proofErr w:type="spellEnd"/>
      <w:r w:rsidRPr="00B715BB">
        <w:t xml:space="preserve">: </w:t>
      </w:r>
      <w:proofErr w:type="spellStart"/>
      <w:r w:rsidRPr="00B715BB">
        <w:t>penglihatan</w:t>
      </w:r>
      <w:proofErr w:type="spellEnd"/>
      <w:r w:rsidRPr="00B715BB">
        <w:t xml:space="preserve">, </w:t>
      </w:r>
      <w:proofErr w:type="spellStart"/>
      <w:r w:rsidRPr="00B715BB">
        <w:t>pendengaran</w:t>
      </w:r>
      <w:proofErr w:type="spellEnd"/>
      <w:r w:rsidRPr="00B715BB">
        <w:t xml:space="preserve">, dan </w:t>
      </w:r>
      <w:proofErr w:type="spellStart"/>
      <w:r w:rsidRPr="00B715BB">
        <w:t>sentuhan</w:t>
      </w:r>
      <w:proofErr w:type="spellEnd"/>
      <w:r w:rsidRPr="00B715BB">
        <w:t>.</w:t>
      </w:r>
      <w:r>
        <w:t xml:space="preserve"> </w:t>
      </w:r>
      <w:proofErr w:type="spellStart"/>
      <w:r w:rsidRPr="00B715BB">
        <w:t>Pembelajaran</w:t>
      </w:r>
      <w:proofErr w:type="spellEnd"/>
      <w:r w:rsidRPr="00B715BB">
        <w:t xml:space="preserve"> </w:t>
      </w:r>
      <w:proofErr w:type="spellStart"/>
      <w:r w:rsidRPr="00B715BB">
        <w:t>merupakan</w:t>
      </w:r>
      <w:proofErr w:type="spellEnd"/>
      <w:r w:rsidRPr="00B715BB">
        <w:t xml:space="preserve"> </w:t>
      </w:r>
      <w:proofErr w:type="spellStart"/>
      <w:r w:rsidRPr="00B715BB">
        <w:t>sebuah</w:t>
      </w:r>
      <w:proofErr w:type="spellEnd"/>
      <w:r w:rsidRPr="00B715BB">
        <w:t xml:space="preserve"> </w:t>
      </w:r>
      <w:proofErr w:type="spellStart"/>
      <w:r w:rsidRPr="00B715BB">
        <w:t>interaksi</w:t>
      </w:r>
      <w:proofErr w:type="spellEnd"/>
      <w:r w:rsidRPr="00B715BB">
        <w:t xml:space="preserve"> </w:t>
      </w:r>
      <w:proofErr w:type="spellStart"/>
      <w:r w:rsidRPr="00B715BB">
        <w:t>antar</w:t>
      </w:r>
      <w:proofErr w:type="spellEnd"/>
      <w:r w:rsidRPr="00B715BB">
        <w:t xml:space="preserve"> </w:t>
      </w:r>
      <w:proofErr w:type="spellStart"/>
      <w:r w:rsidRPr="00B715BB">
        <w:t>komponen-komponen</w:t>
      </w:r>
      <w:proofErr w:type="spellEnd"/>
      <w:r w:rsidRPr="00B715BB">
        <w:t xml:space="preserve"> </w:t>
      </w:r>
      <w:proofErr w:type="spellStart"/>
      <w:r w:rsidRPr="00B715BB">
        <w:t>pembelajaran</w:t>
      </w:r>
      <w:proofErr w:type="spellEnd"/>
      <w:r w:rsidRPr="00B715BB">
        <w:t xml:space="preserve"> (guru, </w:t>
      </w:r>
      <w:proofErr w:type="spellStart"/>
      <w:r w:rsidRPr="00B715BB">
        <w:t>siswa</w:t>
      </w:r>
      <w:proofErr w:type="spellEnd"/>
      <w:r w:rsidRPr="00B715BB">
        <w:t xml:space="preserve">, media, </w:t>
      </w:r>
      <w:proofErr w:type="spellStart"/>
      <w:r w:rsidRPr="00B715BB">
        <w:t>kurikulum</w:t>
      </w:r>
      <w:proofErr w:type="spellEnd"/>
      <w:r w:rsidRPr="00B715BB">
        <w:t xml:space="preserve">, </w:t>
      </w:r>
      <w:proofErr w:type="spellStart"/>
      <w:r w:rsidRPr="00B715BB">
        <w:t>lingkungan</w:t>
      </w:r>
      <w:proofErr w:type="spellEnd"/>
      <w:r w:rsidRPr="00B715BB">
        <w:t xml:space="preserve">, dan </w:t>
      </w:r>
      <w:proofErr w:type="spellStart"/>
      <w:r w:rsidRPr="00B715BB">
        <w:t>tujuan</w:t>
      </w:r>
      <w:proofErr w:type="spellEnd"/>
      <w:r w:rsidRPr="00B715BB">
        <w:t xml:space="preserve"> </w:t>
      </w:r>
      <w:proofErr w:type="spellStart"/>
      <w:r w:rsidRPr="00B715BB">
        <w:t>pembelajaran</w:t>
      </w:r>
      <w:proofErr w:type="spellEnd"/>
      <w:r w:rsidRPr="00B715BB">
        <w:t xml:space="preserve">) </w:t>
      </w:r>
      <w:proofErr w:type="spellStart"/>
      <w:r w:rsidRPr="00B715BB">
        <w:t>sehingga</w:t>
      </w:r>
      <w:proofErr w:type="spellEnd"/>
      <w:r w:rsidRPr="00B715BB">
        <w:t xml:space="preserve"> </w:t>
      </w:r>
      <w:proofErr w:type="spellStart"/>
      <w:r w:rsidRPr="00B715BB">
        <w:t>terciptanya</w:t>
      </w:r>
      <w:proofErr w:type="spellEnd"/>
      <w:r w:rsidRPr="00B715BB">
        <w:t xml:space="preserve"> </w:t>
      </w:r>
      <w:proofErr w:type="spellStart"/>
      <w:r w:rsidRPr="00B715BB">
        <w:t>pengalaman</w:t>
      </w:r>
      <w:proofErr w:type="spellEnd"/>
      <w:r w:rsidRPr="00B715BB">
        <w:t xml:space="preserve"> </w:t>
      </w:r>
      <w:proofErr w:type="spellStart"/>
      <w:r w:rsidRPr="00B715BB">
        <w:t>belajar</w:t>
      </w:r>
      <w:proofErr w:type="spellEnd"/>
      <w:r w:rsidRPr="00B715BB">
        <w:t xml:space="preserve"> yang </w:t>
      </w:r>
      <w:proofErr w:type="spellStart"/>
      <w:r w:rsidRPr="00B715BB">
        <w:t>dibutuhkan</w:t>
      </w:r>
      <w:proofErr w:type="spellEnd"/>
      <w:r w:rsidRPr="00B715BB">
        <w:t xml:space="preserve"> </w:t>
      </w:r>
      <w:proofErr w:type="spellStart"/>
      <w:r w:rsidRPr="00B715BB">
        <w:t>peserta</w:t>
      </w:r>
      <w:proofErr w:type="spellEnd"/>
      <w:r w:rsidRPr="00B715BB">
        <w:t xml:space="preserve"> </w:t>
      </w:r>
      <w:proofErr w:type="spellStart"/>
      <w:r w:rsidRPr="00B715BB">
        <w:t>didik</w:t>
      </w:r>
      <w:proofErr w:type="spellEnd"/>
      <w:r w:rsidRPr="00B715BB">
        <w:t>.</w:t>
      </w:r>
      <w:r>
        <w:t xml:space="preserve"> </w:t>
      </w:r>
      <w:r w:rsidRPr="00B715BB">
        <w:t xml:space="preserve">Multimedia </w:t>
      </w:r>
      <w:proofErr w:type="spellStart"/>
      <w:r w:rsidRPr="00B715BB">
        <w:t>pembelajaran</w:t>
      </w:r>
      <w:proofErr w:type="spellEnd"/>
      <w:r w:rsidRPr="00B715BB">
        <w:t xml:space="preserve"> </w:t>
      </w:r>
      <w:proofErr w:type="spellStart"/>
      <w:r w:rsidRPr="00B715BB">
        <w:t>interaktif</w:t>
      </w:r>
      <w:proofErr w:type="spellEnd"/>
      <w:r w:rsidRPr="00B715BB">
        <w:t xml:space="preserve"> (MPI) </w:t>
      </w:r>
      <w:proofErr w:type="spellStart"/>
      <w:r w:rsidRPr="00B715BB">
        <w:t>merupakan</w:t>
      </w:r>
      <w:proofErr w:type="spellEnd"/>
      <w:r w:rsidRPr="00B715BB">
        <w:t xml:space="preserve"> </w:t>
      </w:r>
      <w:proofErr w:type="spellStart"/>
      <w:r w:rsidRPr="00B715BB">
        <w:t>perkembangan</w:t>
      </w:r>
      <w:proofErr w:type="spellEnd"/>
      <w:r w:rsidRPr="00B715BB">
        <w:t xml:space="preserve"> </w:t>
      </w:r>
      <w:proofErr w:type="spellStart"/>
      <w:r w:rsidRPr="00B715BB">
        <w:t>dari</w:t>
      </w:r>
      <w:proofErr w:type="spellEnd"/>
      <w:r w:rsidRPr="00B715BB">
        <w:t xml:space="preserve"> </w:t>
      </w:r>
      <w:proofErr w:type="spellStart"/>
      <w:r w:rsidRPr="00B715BB">
        <w:t>bentuk</w:t>
      </w:r>
      <w:proofErr w:type="spellEnd"/>
      <w:r w:rsidRPr="00B715BB">
        <w:t xml:space="preserve"> multimedia </w:t>
      </w:r>
      <w:proofErr w:type="spellStart"/>
      <w:r w:rsidRPr="00B715BB">
        <w:t>pembelajaran</w:t>
      </w:r>
      <w:proofErr w:type="spellEnd"/>
      <w:r w:rsidRPr="00B715BB">
        <w:t xml:space="preserve">. </w:t>
      </w:r>
      <w:proofErr w:type="spellStart"/>
      <w:r w:rsidRPr="00B715BB">
        <w:t>Hackbart</w:t>
      </w:r>
      <w:proofErr w:type="spellEnd"/>
      <w:r>
        <w:t xml:space="preserve"> </w:t>
      </w:r>
      <w:proofErr w:type="spellStart"/>
      <w:r w:rsidRPr="00B715BB">
        <w:t>mendefinisikan</w:t>
      </w:r>
      <w:proofErr w:type="spellEnd"/>
      <w:r w:rsidRPr="00B715BB">
        <w:t xml:space="preserve"> MPI </w:t>
      </w:r>
      <w:proofErr w:type="spellStart"/>
      <w:r w:rsidRPr="00B715BB">
        <w:t>sebagai</w:t>
      </w:r>
      <w:proofErr w:type="spellEnd"/>
      <w:r w:rsidRPr="00B715BB">
        <w:t xml:space="preserve"> </w:t>
      </w:r>
      <w:proofErr w:type="spellStart"/>
      <w:r w:rsidRPr="00B715BB">
        <w:t>suatu</w:t>
      </w:r>
      <w:proofErr w:type="spellEnd"/>
      <w:r w:rsidRPr="00B715BB">
        <w:t xml:space="preserve"> program </w:t>
      </w:r>
      <w:proofErr w:type="spellStart"/>
      <w:r w:rsidRPr="00B715BB">
        <w:t>pembelajaran</w:t>
      </w:r>
      <w:proofErr w:type="spellEnd"/>
      <w:r w:rsidRPr="00B715BB">
        <w:t xml:space="preserve"> yang </w:t>
      </w:r>
      <w:proofErr w:type="spellStart"/>
      <w:r w:rsidRPr="00B715BB">
        <w:t>mencakup</w:t>
      </w:r>
      <w:proofErr w:type="spellEnd"/>
      <w:r w:rsidRPr="00B715BB">
        <w:t xml:space="preserve"> </w:t>
      </w:r>
      <w:proofErr w:type="spellStart"/>
      <w:r w:rsidRPr="00B715BB">
        <w:t>berbagai</w:t>
      </w:r>
      <w:proofErr w:type="spellEnd"/>
      <w:r w:rsidRPr="00B715BB">
        <w:t xml:space="preserve"> </w:t>
      </w:r>
      <w:proofErr w:type="spellStart"/>
      <w:r w:rsidRPr="00B715BB">
        <w:t>sumber</w:t>
      </w:r>
      <w:proofErr w:type="spellEnd"/>
      <w:r w:rsidRPr="00B715BB">
        <w:t xml:space="preserve"> yang </w:t>
      </w:r>
      <w:proofErr w:type="spellStart"/>
      <w:r w:rsidRPr="00B715BB">
        <w:t>terintegrasi</w:t>
      </w:r>
      <w:proofErr w:type="spellEnd"/>
      <w:r w:rsidRPr="00B715BB">
        <w:t xml:space="preserve"> </w:t>
      </w:r>
      <w:proofErr w:type="spellStart"/>
      <w:r w:rsidRPr="00B715BB">
        <w:t>berbagai</w:t>
      </w:r>
      <w:proofErr w:type="spellEnd"/>
      <w:r w:rsidRPr="00B715BB">
        <w:t xml:space="preserve"> </w:t>
      </w:r>
      <w:proofErr w:type="spellStart"/>
      <w:r w:rsidRPr="00B715BB">
        <w:t>unsur</w:t>
      </w:r>
      <w:proofErr w:type="spellEnd"/>
      <w:r w:rsidRPr="00B715BB">
        <w:t xml:space="preserve"> media </w:t>
      </w:r>
      <w:proofErr w:type="spellStart"/>
      <w:r w:rsidRPr="00B715BB">
        <w:t>dalam</w:t>
      </w:r>
      <w:proofErr w:type="spellEnd"/>
      <w:r w:rsidRPr="00B715BB">
        <w:t xml:space="preserve"> program </w:t>
      </w:r>
      <w:proofErr w:type="spellStart"/>
      <w:r w:rsidRPr="00B715BB">
        <w:t>komputer</w:t>
      </w:r>
      <w:proofErr w:type="spellEnd"/>
      <w:r w:rsidRPr="00B715BB">
        <w:t xml:space="preserve">, </w:t>
      </w:r>
      <w:r w:rsidR="00D03454">
        <w:t xml:space="preserve">Multimedia </w:t>
      </w:r>
      <w:proofErr w:type="spellStart"/>
      <w:r w:rsidR="00D03454">
        <w:t>pembelajaran</w:t>
      </w:r>
      <w:proofErr w:type="spellEnd"/>
      <w:r w:rsidR="00D03454">
        <w:t xml:space="preserve"> </w:t>
      </w:r>
      <w:proofErr w:type="spellStart"/>
      <w:r w:rsidR="00D03454">
        <w:t>interaktif</w:t>
      </w:r>
      <w:proofErr w:type="spellEnd"/>
      <w:r w:rsidR="00D03454">
        <w:t xml:space="preserve"> </w:t>
      </w:r>
      <w:proofErr w:type="spellStart"/>
      <w:r w:rsidR="00D03454">
        <w:t>berbasis</w:t>
      </w:r>
      <w:proofErr w:type="spellEnd"/>
      <w:r w:rsidR="00D03454">
        <w:t xml:space="preserve"> computer </w:t>
      </w:r>
      <w:proofErr w:type="spellStart"/>
      <w:r w:rsidR="00D03454">
        <w:t>merupakan</w:t>
      </w:r>
      <w:proofErr w:type="spellEnd"/>
      <w:r w:rsidR="00D03454">
        <w:t xml:space="preserve"> </w:t>
      </w:r>
      <w:proofErr w:type="spellStart"/>
      <w:r w:rsidR="00D03454">
        <w:t>kolaborasi</w:t>
      </w:r>
      <w:proofErr w:type="spellEnd"/>
      <w:r w:rsidR="00D03454">
        <w:t xml:space="preserve"> </w:t>
      </w:r>
      <w:proofErr w:type="spellStart"/>
      <w:r w:rsidR="00D03454">
        <w:t>antara</w:t>
      </w:r>
      <w:proofErr w:type="spellEnd"/>
      <w:r w:rsidR="00D03454">
        <w:t xml:space="preserve"> </w:t>
      </w:r>
      <w:proofErr w:type="spellStart"/>
      <w:r w:rsidR="00D03454">
        <w:t>aplikasi</w:t>
      </w:r>
      <w:proofErr w:type="spellEnd"/>
      <w:r w:rsidR="00D03454">
        <w:t xml:space="preserve"> </w:t>
      </w:r>
      <w:proofErr w:type="spellStart"/>
      <w:r w:rsidR="00D03454">
        <w:t>teknologi</w:t>
      </w:r>
      <w:proofErr w:type="spellEnd"/>
      <w:r w:rsidR="00D03454">
        <w:t xml:space="preserve"> </w:t>
      </w:r>
      <w:proofErr w:type="spellStart"/>
      <w:r w:rsidR="00D03454">
        <w:t>informasi</w:t>
      </w:r>
      <w:proofErr w:type="spellEnd"/>
      <w:r w:rsidR="00D03454">
        <w:t xml:space="preserve"> </w:t>
      </w:r>
      <w:proofErr w:type="spellStart"/>
      <w:r w:rsidR="00D03454">
        <w:t>dengan</w:t>
      </w:r>
      <w:proofErr w:type="spellEnd"/>
      <w:r w:rsidR="00D03454">
        <w:t xml:space="preserve"> </w:t>
      </w:r>
      <w:proofErr w:type="spellStart"/>
      <w:r w:rsidR="00D03454">
        <w:t>unsur</w:t>
      </w:r>
      <w:proofErr w:type="spellEnd"/>
      <w:r w:rsidR="00D03454">
        <w:t xml:space="preserve"> </w:t>
      </w:r>
      <w:proofErr w:type="spellStart"/>
      <w:r w:rsidR="00D03454">
        <w:t>pendidikan</w:t>
      </w:r>
      <w:proofErr w:type="spellEnd"/>
      <w:r w:rsidR="00D03454">
        <w:t xml:space="preserve">. Multimedia </w:t>
      </w:r>
      <w:proofErr w:type="spellStart"/>
      <w:r w:rsidR="00D03454">
        <w:t>pembelajaran</w:t>
      </w:r>
      <w:proofErr w:type="spellEnd"/>
      <w:r w:rsidR="00D03454">
        <w:t xml:space="preserve"> </w:t>
      </w:r>
      <w:proofErr w:type="spellStart"/>
      <w:r w:rsidR="00D03454">
        <w:t>interaktif</w:t>
      </w:r>
      <w:proofErr w:type="spellEnd"/>
      <w:r w:rsidR="00D03454">
        <w:t xml:space="preserve"> </w:t>
      </w:r>
      <w:proofErr w:type="spellStart"/>
      <w:r w:rsidR="00D03454">
        <w:t>telah</w:t>
      </w:r>
      <w:proofErr w:type="spellEnd"/>
      <w:r w:rsidR="00D03454">
        <w:t xml:space="preserve"> </w:t>
      </w:r>
      <w:proofErr w:type="spellStart"/>
      <w:r w:rsidR="00D03454">
        <w:t>menjadi</w:t>
      </w:r>
      <w:proofErr w:type="spellEnd"/>
      <w:r w:rsidR="00D03454">
        <w:t xml:space="preserve"> </w:t>
      </w:r>
      <w:r w:rsidR="00D03454">
        <w:rPr>
          <w:i/>
        </w:rPr>
        <w:t>trend</w:t>
      </w:r>
      <w:r w:rsidR="00D03454">
        <w:t xml:space="preserve"> yang </w:t>
      </w:r>
      <w:proofErr w:type="spellStart"/>
      <w:r w:rsidR="00D03454">
        <w:t>diminati</w:t>
      </w:r>
      <w:proofErr w:type="spellEnd"/>
      <w:r w:rsidR="00D03454">
        <w:t xml:space="preserve"> </w:t>
      </w:r>
      <w:proofErr w:type="spellStart"/>
      <w:r w:rsidR="00D03454">
        <w:t>saat</w:t>
      </w:r>
      <w:proofErr w:type="spellEnd"/>
      <w:r w:rsidR="00D03454">
        <w:t xml:space="preserve"> </w:t>
      </w:r>
      <w:proofErr w:type="spellStart"/>
      <w:r w:rsidR="00D03454">
        <w:t>ini</w:t>
      </w:r>
      <w:proofErr w:type="spellEnd"/>
      <w:r w:rsidR="00D03454">
        <w:t xml:space="preserve"> </w:t>
      </w:r>
      <w:proofErr w:type="spellStart"/>
      <w:r w:rsidR="00D03454">
        <w:t>karena</w:t>
      </w:r>
      <w:proofErr w:type="spellEnd"/>
      <w:r w:rsidR="00D03454">
        <w:t xml:space="preserve"> </w:t>
      </w:r>
      <w:proofErr w:type="spellStart"/>
      <w:r w:rsidR="00D03454">
        <w:t>memberikan</w:t>
      </w:r>
      <w:proofErr w:type="spellEnd"/>
      <w:r w:rsidR="00D03454">
        <w:t xml:space="preserve"> </w:t>
      </w:r>
      <w:proofErr w:type="spellStart"/>
      <w:r w:rsidR="00D03454">
        <w:t>kemudahan</w:t>
      </w:r>
      <w:proofErr w:type="spellEnd"/>
      <w:r w:rsidR="00D03454">
        <w:t xml:space="preserve"> </w:t>
      </w:r>
      <w:proofErr w:type="spellStart"/>
      <w:r w:rsidR="00D03454">
        <w:t>kepada</w:t>
      </w:r>
      <w:proofErr w:type="spellEnd"/>
      <w:r w:rsidR="00D03454">
        <w:t xml:space="preserve"> </w:t>
      </w:r>
      <w:proofErr w:type="spellStart"/>
      <w:r w:rsidR="00D03454">
        <w:t>siswa</w:t>
      </w:r>
      <w:proofErr w:type="spellEnd"/>
      <w:r w:rsidR="00D03454">
        <w:t xml:space="preserve"> </w:t>
      </w:r>
      <w:proofErr w:type="spellStart"/>
      <w:r w:rsidR="00D03454">
        <w:t>dalam</w:t>
      </w:r>
      <w:proofErr w:type="spellEnd"/>
      <w:r w:rsidR="00D03454">
        <w:t xml:space="preserve"> </w:t>
      </w:r>
      <w:proofErr w:type="spellStart"/>
      <w:r w:rsidR="00D03454">
        <w:t>memahami</w:t>
      </w:r>
      <w:proofErr w:type="spellEnd"/>
      <w:r w:rsidR="00D03454">
        <w:t xml:space="preserve"> </w:t>
      </w:r>
      <w:proofErr w:type="spellStart"/>
      <w:r w:rsidR="00D03454">
        <w:t>pelajaran</w:t>
      </w:r>
      <w:proofErr w:type="spellEnd"/>
      <w:r w:rsidR="00D03454">
        <w:t>.</w:t>
      </w:r>
    </w:p>
    <w:p w14:paraId="567A7B6E" w14:textId="77777777" w:rsidR="00C97CDD" w:rsidRDefault="00C97CDD" w:rsidP="00BF27B2">
      <w:pPr>
        <w:pStyle w:val="Heading2"/>
        <w:numPr>
          <w:ilvl w:val="0"/>
          <w:numId w:val="1"/>
        </w:numPr>
        <w:ind w:left="540" w:hanging="540"/>
        <w:rPr>
          <w:sz w:val="24"/>
          <w:lang w:val="id-ID"/>
        </w:rPr>
      </w:pPr>
      <w:bookmarkStart w:id="4" w:name="_Toc55318845"/>
      <w:r>
        <w:rPr>
          <w:sz w:val="24"/>
          <w:lang w:val="id-ID"/>
        </w:rPr>
        <w:t>Tujuan</w:t>
      </w:r>
      <w:bookmarkEnd w:id="4"/>
    </w:p>
    <w:p w14:paraId="33DE1E0D" w14:textId="77777777" w:rsidR="000F2ED6" w:rsidRDefault="000F2ED6" w:rsidP="00D4583A">
      <w:pPr>
        <w:spacing w:after="0"/>
        <w:ind w:left="1134"/>
        <w:contextualSpacing/>
        <w:rPr>
          <w:lang w:val="id-ID"/>
        </w:rPr>
      </w:pPr>
      <w:r>
        <w:rPr>
          <w:lang w:val="id-ID"/>
        </w:rPr>
        <w:t>Adapun tujuan dari pembuatan proposal ini, yaitu :</w:t>
      </w:r>
    </w:p>
    <w:p w14:paraId="6B33B28F" w14:textId="77777777" w:rsidR="000F2ED6" w:rsidRPr="000F2ED6" w:rsidRDefault="000F2ED6" w:rsidP="00D4583A">
      <w:pPr>
        <w:pStyle w:val="ListParagraph"/>
        <w:numPr>
          <w:ilvl w:val="0"/>
          <w:numId w:val="24"/>
        </w:numPr>
        <w:spacing w:after="0"/>
        <w:rPr>
          <w:lang w:val="id-ID"/>
        </w:rPr>
      </w:pPr>
      <w:r>
        <w:rPr>
          <w:lang w:val="id-ID"/>
        </w:rPr>
        <w:t>Mem</w:t>
      </w:r>
      <w:proofErr w:type="spellStart"/>
      <w:r w:rsidR="00B715BB">
        <w:t>berikan</w:t>
      </w:r>
      <w:proofErr w:type="spellEnd"/>
      <w:r w:rsidR="00B715BB">
        <w:t xml:space="preserve"> </w:t>
      </w:r>
      <w:proofErr w:type="spellStart"/>
      <w:r w:rsidR="00B715BB">
        <w:t>pengalaman</w:t>
      </w:r>
      <w:proofErr w:type="spellEnd"/>
      <w:r w:rsidR="00B715BB">
        <w:t xml:space="preserve"> </w:t>
      </w:r>
      <w:proofErr w:type="spellStart"/>
      <w:r w:rsidR="00B715BB">
        <w:t>belajar</w:t>
      </w:r>
      <w:proofErr w:type="spellEnd"/>
      <w:r w:rsidR="00B715BB">
        <w:t xml:space="preserve"> yang </w:t>
      </w:r>
      <w:proofErr w:type="spellStart"/>
      <w:r w:rsidR="00B715BB">
        <w:t>berbeda</w:t>
      </w:r>
      <w:proofErr w:type="spellEnd"/>
      <w:r w:rsidR="00B715BB">
        <w:t xml:space="preserve"> dan </w:t>
      </w:r>
      <w:proofErr w:type="spellStart"/>
      <w:r w:rsidR="00B715BB">
        <w:t>bervariasi</w:t>
      </w:r>
      <w:proofErr w:type="spellEnd"/>
      <w:r>
        <w:rPr>
          <w:lang w:val="id-ID"/>
        </w:rPr>
        <w:t>.</w:t>
      </w:r>
    </w:p>
    <w:p w14:paraId="39560FFC" w14:textId="77777777" w:rsidR="000F2ED6" w:rsidRDefault="00B715BB" w:rsidP="00D4583A">
      <w:pPr>
        <w:pStyle w:val="ListParagraph"/>
        <w:numPr>
          <w:ilvl w:val="0"/>
          <w:numId w:val="24"/>
        </w:numPr>
        <w:spacing w:after="0"/>
        <w:rPr>
          <w:lang w:val="id-ID"/>
        </w:rPr>
      </w:pPr>
      <w:proofErr w:type="spellStart"/>
      <w:r>
        <w:t>Menumbuhkan</w:t>
      </w:r>
      <w:proofErr w:type="spellEnd"/>
      <w:r>
        <w:t xml:space="preserve"> </w:t>
      </w:r>
      <w:proofErr w:type="spellStart"/>
      <w:r>
        <w:t>ketertarikan</w:t>
      </w:r>
      <w:proofErr w:type="spellEnd"/>
      <w:r>
        <w:t xml:space="preserve"> dan </w:t>
      </w:r>
      <w:proofErr w:type="spellStart"/>
      <w:r>
        <w:t>keterampil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teknologi</w:t>
      </w:r>
      <w:proofErr w:type="spellEnd"/>
      <w:r w:rsidR="000F2ED6">
        <w:rPr>
          <w:lang w:val="id-ID"/>
        </w:rPr>
        <w:t>.</w:t>
      </w:r>
    </w:p>
    <w:p w14:paraId="35B01016" w14:textId="77777777" w:rsidR="00D839F2" w:rsidRDefault="0092454F" w:rsidP="000F2ED6">
      <w:pPr>
        <w:pStyle w:val="ListParagraph"/>
        <w:numPr>
          <w:ilvl w:val="0"/>
          <w:numId w:val="24"/>
        </w:numPr>
        <w:rPr>
          <w:lang w:val="id-ID"/>
        </w:rPr>
      </w:pPr>
      <w:proofErr w:type="spellStart"/>
      <w:r>
        <w:t>Memungkinkan</w:t>
      </w:r>
      <w:proofErr w:type="spellEnd"/>
      <w:r>
        <w:t xml:space="preserve"> proses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di mana dan </w:t>
      </w:r>
      <w:proofErr w:type="spellStart"/>
      <w:r>
        <w:t>kapan</w:t>
      </w:r>
      <w:proofErr w:type="spellEnd"/>
      <w:r>
        <w:t xml:space="preserve"> </w:t>
      </w:r>
      <w:proofErr w:type="spellStart"/>
      <w:r>
        <w:t>saja</w:t>
      </w:r>
      <w:proofErr w:type="spellEnd"/>
      <w:r w:rsidR="00D839F2">
        <w:rPr>
          <w:lang w:val="id-ID"/>
        </w:rPr>
        <w:t>.</w:t>
      </w:r>
    </w:p>
    <w:p w14:paraId="3E65F828" w14:textId="77777777" w:rsidR="000F2ED6" w:rsidRPr="00D839F2" w:rsidRDefault="00B715BB" w:rsidP="00D839F2">
      <w:pPr>
        <w:pStyle w:val="ListParagraph"/>
        <w:numPr>
          <w:ilvl w:val="0"/>
          <w:numId w:val="24"/>
        </w:numPr>
        <w:rPr>
          <w:lang w:val="id-ID"/>
        </w:rPr>
      </w:pPr>
      <w:proofErr w:type="spellStart"/>
      <w:r>
        <w:t>Meningkatk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belajar</w:t>
      </w:r>
      <w:proofErr w:type="spellEnd"/>
      <w:r w:rsidR="000F2ED6">
        <w:rPr>
          <w:lang w:val="id-ID"/>
        </w:rPr>
        <w:t>.</w:t>
      </w:r>
    </w:p>
    <w:p w14:paraId="68EDDA0A" w14:textId="77777777" w:rsidR="002F1AFB" w:rsidRDefault="00C97CDD" w:rsidP="00C97CDD">
      <w:pPr>
        <w:pStyle w:val="Heading2"/>
        <w:numPr>
          <w:ilvl w:val="0"/>
          <w:numId w:val="1"/>
        </w:numPr>
        <w:ind w:left="540" w:hanging="540"/>
        <w:rPr>
          <w:sz w:val="24"/>
          <w:lang w:val="id-ID"/>
        </w:rPr>
      </w:pPr>
      <w:bookmarkStart w:id="5" w:name="_Toc55318846"/>
      <w:r>
        <w:rPr>
          <w:sz w:val="24"/>
          <w:lang w:val="id-ID"/>
        </w:rPr>
        <w:t>Sasaran</w:t>
      </w:r>
      <w:bookmarkEnd w:id="5"/>
    </w:p>
    <w:p w14:paraId="07D2A4BA" w14:textId="24E89C52" w:rsidR="000F2ED6" w:rsidRPr="00E563FB" w:rsidRDefault="00E563FB" w:rsidP="000F2ED6">
      <w:pPr>
        <w:ind w:left="567" w:firstLine="567"/>
        <w:rPr>
          <w:i/>
          <w:iCs/>
        </w:rPr>
      </w:pPr>
      <w:proofErr w:type="spellStart"/>
      <w:r>
        <w:t>S</w:t>
      </w:r>
      <w:bookmarkStart w:id="6" w:name="_GoBack"/>
      <w:bookmarkEnd w:id="6"/>
      <w:r>
        <w:t>iswa</w:t>
      </w:r>
      <w:proofErr w:type="spellEnd"/>
      <w:r>
        <w:t xml:space="preserve"> dan guru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mempelajari</w:t>
      </w:r>
      <w:proofErr w:type="spellEnd"/>
      <w:r>
        <w:t xml:space="preserve"> </w:t>
      </w:r>
      <w:r>
        <w:rPr>
          <w:i/>
          <w:iCs/>
        </w:rPr>
        <w:t>Sejarah Indonesia</w:t>
      </w:r>
    </w:p>
    <w:p w14:paraId="3706270C" w14:textId="77777777" w:rsidR="000077A4" w:rsidRPr="000077A4" w:rsidRDefault="000077A4" w:rsidP="000F2ED6">
      <w:pPr>
        <w:ind w:left="567" w:firstLine="567"/>
      </w:pPr>
    </w:p>
    <w:p w14:paraId="0214C909" w14:textId="77777777" w:rsidR="007A32DA" w:rsidRPr="007A32DA" w:rsidRDefault="007A32DA" w:rsidP="007A32DA">
      <w:pPr>
        <w:pStyle w:val="Heading1"/>
        <w:spacing w:after="240"/>
        <w:rPr>
          <w:rFonts w:cs="Times New Roman"/>
        </w:rPr>
      </w:pPr>
      <w:bookmarkStart w:id="7" w:name="_Toc55318847"/>
      <w:r>
        <w:rPr>
          <w:rFonts w:cs="Times New Roman"/>
        </w:rPr>
        <w:lastRenderedPageBreak/>
        <w:t>BAB II</w:t>
      </w:r>
      <w:r w:rsidRPr="004F59DB">
        <w:rPr>
          <w:rFonts w:cs="Times New Roman"/>
        </w:rPr>
        <w:br/>
      </w:r>
      <w:r>
        <w:rPr>
          <w:rFonts w:cs="Times New Roman"/>
        </w:rPr>
        <w:t>LANDASAN TEORI</w:t>
      </w:r>
      <w:bookmarkEnd w:id="7"/>
    </w:p>
    <w:p w14:paraId="7271114B" w14:textId="77777777" w:rsidR="001838DA" w:rsidRDefault="001838DA" w:rsidP="00622609">
      <w:pPr>
        <w:pStyle w:val="Heading2"/>
        <w:numPr>
          <w:ilvl w:val="0"/>
          <w:numId w:val="29"/>
        </w:numPr>
        <w:rPr>
          <w:sz w:val="24"/>
        </w:rPr>
      </w:pPr>
      <w:bookmarkStart w:id="8" w:name="_Toc55318848"/>
      <w:r>
        <w:rPr>
          <w:sz w:val="24"/>
        </w:rPr>
        <w:t xml:space="preserve">Media </w:t>
      </w:r>
      <w:proofErr w:type="spellStart"/>
      <w:r>
        <w:rPr>
          <w:sz w:val="24"/>
        </w:rPr>
        <w:t>Pembelajaran</w:t>
      </w:r>
      <w:proofErr w:type="spellEnd"/>
      <w:r>
        <w:rPr>
          <w:sz w:val="24"/>
        </w:rPr>
        <w:t xml:space="preserve"> </w:t>
      </w:r>
      <w:proofErr w:type="spellStart"/>
      <w:r>
        <w:rPr>
          <w:sz w:val="24"/>
        </w:rPr>
        <w:t>Interaktif</w:t>
      </w:r>
      <w:bookmarkEnd w:id="8"/>
      <w:proofErr w:type="spellEnd"/>
    </w:p>
    <w:p w14:paraId="76B15ED5" w14:textId="77777777" w:rsidR="001838DA" w:rsidRPr="001838DA" w:rsidRDefault="00FF2904" w:rsidP="00FF2904">
      <w:pPr>
        <w:ind w:firstLine="709"/>
      </w:pPr>
      <w:r>
        <w:t>M</w:t>
      </w:r>
      <w:r w:rsidRPr="00FF2904">
        <w:t xml:space="preserve">edia </w:t>
      </w:r>
      <w:proofErr w:type="spellStart"/>
      <w:r w:rsidRPr="00FF2904">
        <w:t>interaktif</w:t>
      </w:r>
      <w:proofErr w:type="spellEnd"/>
      <w:r w:rsidRPr="00FF2904">
        <w:t xml:space="preserve"> </w:t>
      </w:r>
      <w:proofErr w:type="spellStart"/>
      <w:r w:rsidRPr="00FF2904">
        <w:t>adalah</w:t>
      </w:r>
      <w:proofErr w:type="spellEnd"/>
      <w:r w:rsidRPr="00FF2904">
        <w:t xml:space="preserve"> </w:t>
      </w:r>
      <w:proofErr w:type="spellStart"/>
      <w:r w:rsidRPr="00FF2904">
        <w:t>metode</w:t>
      </w:r>
      <w:proofErr w:type="spellEnd"/>
      <w:r w:rsidRPr="00FF2904">
        <w:t xml:space="preserve"> </w:t>
      </w:r>
      <w:proofErr w:type="spellStart"/>
      <w:r w:rsidRPr="00FF2904">
        <w:t>komunikasi</w:t>
      </w:r>
      <w:proofErr w:type="spellEnd"/>
      <w:r w:rsidRPr="00FF2904">
        <w:t xml:space="preserve"> di mana </w:t>
      </w:r>
      <w:r w:rsidRPr="00E232D5">
        <w:rPr>
          <w:i/>
        </w:rPr>
        <w:t>output</w:t>
      </w:r>
      <w:r w:rsidRPr="00FF2904">
        <w:t xml:space="preserve"> </w:t>
      </w:r>
      <w:proofErr w:type="spellStart"/>
      <w:r w:rsidRPr="00FF2904">
        <w:t>dari</w:t>
      </w:r>
      <w:proofErr w:type="spellEnd"/>
      <w:r w:rsidRPr="00FF2904">
        <w:t xml:space="preserve"> media </w:t>
      </w:r>
      <w:proofErr w:type="spellStart"/>
      <w:r w:rsidRPr="00FF2904">
        <w:t>berasal</w:t>
      </w:r>
      <w:proofErr w:type="spellEnd"/>
      <w:r w:rsidRPr="00FF2904">
        <w:t xml:space="preserve"> </w:t>
      </w:r>
      <w:proofErr w:type="spellStart"/>
      <w:r w:rsidRPr="00FF2904">
        <w:t>dari</w:t>
      </w:r>
      <w:proofErr w:type="spellEnd"/>
      <w:r w:rsidRPr="00FF2904">
        <w:t xml:space="preserve"> </w:t>
      </w:r>
      <w:proofErr w:type="spellStart"/>
      <w:r w:rsidRPr="00FF2904">
        <w:t>masukan</w:t>
      </w:r>
      <w:proofErr w:type="spellEnd"/>
      <w:r w:rsidRPr="00FF2904">
        <w:t xml:space="preserve"> </w:t>
      </w:r>
      <w:proofErr w:type="spellStart"/>
      <w:r w:rsidRPr="00FF2904">
        <w:t>dari</w:t>
      </w:r>
      <w:proofErr w:type="spellEnd"/>
      <w:r w:rsidRPr="00FF2904">
        <w:t xml:space="preserve"> </w:t>
      </w:r>
      <w:proofErr w:type="spellStart"/>
      <w:r w:rsidRPr="00FF2904">
        <w:t>pengguna</w:t>
      </w:r>
      <w:proofErr w:type="spellEnd"/>
      <w:r w:rsidRPr="00FF2904">
        <w:t xml:space="preserve">. Media </w:t>
      </w:r>
      <w:proofErr w:type="spellStart"/>
      <w:r w:rsidRPr="00FF2904">
        <w:t>interaktif</w:t>
      </w:r>
      <w:proofErr w:type="spellEnd"/>
      <w:r w:rsidRPr="00FF2904">
        <w:t xml:space="preserve"> yang </w:t>
      </w:r>
      <w:proofErr w:type="spellStart"/>
      <w:r w:rsidRPr="00FF2904">
        <w:t>bekerja</w:t>
      </w:r>
      <w:proofErr w:type="spellEnd"/>
      <w:r w:rsidRPr="00FF2904">
        <w:t xml:space="preserve"> </w:t>
      </w:r>
      <w:proofErr w:type="spellStart"/>
      <w:r w:rsidRPr="00FF2904">
        <w:t>dengan</w:t>
      </w:r>
      <w:proofErr w:type="spellEnd"/>
      <w:r w:rsidRPr="00FF2904">
        <w:t xml:space="preserve"> </w:t>
      </w:r>
      <w:proofErr w:type="spellStart"/>
      <w:r w:rsidRPr="00FF2904">
        <w:t>pengguna</w:t>
      </w:r>
      <w:proofErr w:type="spellEnd"/>
      <w:r w:rsidRPr="00FF2904">
        <w:t xml:space="preserve"> </w:t>
      </w:r>
      <w:proofErr w:type="spellStart"/>
      <w:r w:rsidRPr="00FF2904">
        <w:t>partisipasi</w:t>
      </w:r>
      <w:proofErr w:type="spellEnd"/>
      <w:r w:rsidRPr="00FF2904">
        <w:t xml:space="preserve">. Media </w:t>
      </w:r>
      <w:proofErr w:type="spellStart"/>
      <w:r w:rsidRPr="00FF2904">
        <w:t>masih</w:t>
      </w:r>
      <w:proofErr w:type="spellEnd"/>
      <w:r w:rsidRPr="00FF2904">
        <w:t xml:space="preserve"> </w:t>
      </w:r>
      <w:proofErr w:type="spellStart"/>
      <w:r w:rsidRPr="00FF2904">
        <w:t>memiliki</w:t>
      </w:r>
      <w:proofErr w:type="spellEnd"/>
      <w:r w:rsidRPr="00FF2904">
        <w:t xml:space="preserve"> </w:t>
      </w:r>
      <w:proofErr w:type="spellStart"/>
      <w:r w:rsidRPr="00FF2904">
        <w:t>tujuan</w:t>
      </w:r>
      <w:proofErr w:type="spellEnd"/>
      <w:r w:rsidRPr="00FF2904">
        <w:t xml:space="preserve"> yang </w:t>
      </w:r>
      <w:proofErr w:type="spellStart"/>
      <w:r w:rsidRPr="00FF2904">
        <w:t>sama</w:t>
      </w:r>
      <w:proofErr w:type="spellEnd"/>
      <w:r w:rsidRPr="00FF2904">
        <w:t xml:space="preserve"> </w:t>
      </w:r>
      <w:proofErr w:type="spellStart"/>
      <w:r w:rsidRPr="00FF2904">
        <w:t>tapi</w:t>
      </w:r>
      <w:proofErr w:type="spellEnd"/>
      <w:r w:rsidRPr="00FF2904">
        <w:t xml:space="preserve"> </w:t>
      </w:r>
      <w:proofErr w:type="spellStart"/>
      <w:r w:rsidRPr="00FF2904">
        <w:t>masukan</w:t>
      </w:r>
      <w:proofErr w:type="spellEnd"/>
      <w:r w:rsidRPr="00FF2904">
        <w:t xml:space="preserve"> </w:t>
      </w:r>
      <w:proofErr w:type="spellStart"/>
      <w:r w:rsidRPr="00FF2904">
        <w:t>pengguna</w:t>
      </w:r>
      <w:proofErr w:type="spellEnd"/>
      <w:r w:rsidRPr="00FF2904">
        <w:t xml:space="preserve"> </w:t>
      </w:r>
      <w:proofErr w:type="spellStart"/>
      <w:r w:rsidRPr="00FF2904">
        <w:t>menambahkan</w:t>
      </w:r>
      <w:proofErr w:type="spellEnd"/>
      <w:r w:rsidRPr="00FF2904">
        <w:t xml:space="preserve"> </w:t>
      </w:r>
      <w:proofErr w:type="spellStart"/>
      <w:r w:rsidRPr="00FF2904">
        <w:t>interaksi</w:t>
      </w:r>
      <w:proofErr w:type="spellEnd"/>
      <w:r w:rsidRPr="00FF2904">
        <w:t xml:space="preserve"> dan </w:t>
      </w:r>
      <w:proofErr w:type="spellStart"/>
      <w:r w:rsidRPr="00FF2904">
        <w:t>membawa</w:t>
      </w:r>
      <w:proofErr w:type="spellEnd"/>
      <w:r w:rsidRPr="00FF2904">
        <w:t xml:space="preserve"> </w:t>
      </w:r>
      <w:proofErr w:type="spellStart"/>
      <w:r w:rsidRPr="00FF2904">
        <w:t>fitur-fitur</w:t>
      </w:r>
      <w:proofErr w:type="spellEnd"/>
      <w:r w:rsidRPr="00FF2904">
        <w:t xml:space="preserve"> </w:t>
      </w:r>
      <w:proofErr w:type="spellStart"/>
      <w:r w:rsidRPr="00FF2904">
        <w:t>menarik</w:t>
      </w:r>
      <w:proofErr w:type="spellEnd"/>
      <w:r w:rsidRPr="00FF2904">
        <w:t xml:space="preserve"> </w:t>
      </w:r>
      <w:proofErr w:type="spellStart"/>
      <w:r w:rsidRPr="00FF2904">
        <w:t>untuk</w:t>
      </w:r>
      <w:proofErr w:type="spellEnd"/>
      <w:r w:rsidRPr="00FF2904">
        <w:t xml:space="preserve"> </w:t>
      </w:r>
      <w:proofErr w:type="spellStart"/>
      <w:r w:rsidRPr="00FF2904">
        <w:t>sistem</w:t>
      </w:r>
      <w:proofErr w:type="spellEnd"/>
      <w:r w:rsidRPr="00FF2904">
        <w:t xml:space="preserve"> </w:t>
      </w:r>
      <w:proofErr w:type="spellStart"/>
      <w:r w:rsidRPr="00FF2904">
        <w:t>untuk</w:t>
      </w:r>
      <w:proofErr w:type="spellEnd"/>
      <w:r w:rsidRPr="00FF2904">
        <w:t xml:space="preserve"> </w:t>
      </w:r>
      <w:proofErr w:type="spellStart"/>
      <w:r w:rsidRPr="00FF2904">
        <w:t>kenikmatan</w:t>
      </w:r>
      <w:proofErr w:type="spellEnd"/>
      <w:r w:rsidRPr="00FF2904">
        <w:t xml:space="preserve"> yang </w:t>
      </w:r>
      <w:proofErr w:type="spellStart"/>
      <w:r w:rsidRPr="00FF2904">
        <w:t>lebih</w:t>
      </w:r>
      <w:proofErr w:type="spellEnd"/>
      <w:r w:rsidRPr="00FF2904">
        <w:t xml:space="preserve"> </w:t>
      </w:r>
      <w:proofErr w:type="spellStart"/>
      <w:r w:rsidRPr="00FF2904">
        <w:t>baik</w:t>
      </w:r>
      <w:proofErr w:type="spellEnd"/>
      <w:r w:rsidRPr="00FF2904">
        <w:t>.</w:t>
      </w:r>
      <w:r w:rsidR="00E232D5">
        <w:t xml:space="preserve"> </w:t>
      </w:r>
      <w:proofErr w:type="spellStart"/>
      <w:r w:rsidRPr="00FF2904">
        <w:t>Berdasarkan</w:t>
      </w:r>
      <w:proofErr w:type="spellEnd"/>
      <w:r w:rsidRPr="00FF2904">
        <w:t xml:space="preserve"> </w:t>
      </w:r>
      <w:proofErr w:type="spellStart"/>
      <w:r w:rsidRPr="00FF2904">
        <w:t>penjelasan</w:t>
      </w:r>
      <w:proofErr w:type="spellEnd"/>
      <w:r w:rsidRPr="00FF2904">
        <w:t xml:space="preserve"> pada </w:t>
      </w:r>
      <w:proofErr w:type="spellStart"/>
      <w:r w:rsidRPr="00FF2904">
        <w:t>jenis-jenis</w:t>
      </w:r>
      <w:proofErr w:type="spellEnd"/>
      <w:r w:rsidRPr="00FF2904">
        <w:t xml:space="preserve"> media </w:t>
      </w:r>
      <w:proofErr w:type="spellStart"/>
      <w:r w:rsidRPr="00FF2904">
        <w:t>pembelajaran</w:t>
      </w:r>
      <w:proofErr w:type="spellEnd"/>
      <w:r w:rsidRPr="00FF2904">
        <w:t xml:space="preserve">, </w:t>
      </w:r>
      <w:proofErr w:type="spellStart"/>
      <w:r w:rsidRPr="00FF2904">
        <w:t>bahwa</w:t>
      </w:r>
      <w:proofErr w:type="spellEnd"/>
      <w:r w:rsidRPr="00FF2904">
        <w:t xml:space="preserve"> </w:t>
      </w:r>
      <w:proofErr w:type="spellStart"/>
      <w:r w:rsidRPr="00FF2904">
        <w:t>Seels</w:t>
      </w:r>
      <w:proofErr w:type="spellEnd"/>
      <w:r w:rsidRPr="00FF2904">
        <w:t xml:space="preserve"> &amp; Glasgow (</w:t>
      </w:r>
      <w:proofErr w:type="spellStart"/>
      <w:r w:rsidRPr="00FF2904">
        <w:t>dalam</w:t>
      </w:r>
      <w:proofErr w:type="spellEnd"/>
      <w:r w:rsidRPr="00FF2904">
        <w:t xml:space="preserve"> Arsyad,2002:33) </w:t>
      </w:r>
      <w:proofErr w:type="spellStart"/>
      <w:r w:rsidRPr="00FF2904">
        <w:t>mengelompokkan</w:t>
      </w:r>
      <w:proofErr w:type="spellEnd"/>
      <w:r w:rsidRPr="00FF2904">
        <w:t xml:space="preserve"> media </w:t>
      </w:r>
      <w:proofErr w:type="spellStart"/>
      <w:r w:rsidRPr="00FF2904">
        <w:t>interaktif</w:t>
      </w:r>
      <w:proofErr w:type="spellEnd"/>
      <w:r w:rsidRPr="00FF2904">
        <w:t xml:space="preserve"> </w:t>
      </w:r>
      <w:proofErr w:type="spellStart"/>
      <w:r w:rsidRPr="00FF2904">
        <w:t>merupakan</w:t>
      </w:r>
      <w:proofErr w:type="spellEnd"/>
      <w:r w:rsidRPr="00FF2904">
        <w:t xml:space="preserve"> </w:t>
      </w:r>
      <w:proofErr w:type="spellStart"/>
      <w:r w:rsidRPr="00FF2904">
        <w:t>kelompok</w:t>
      </w:r>
      <w:proofErr w:type="spellEnd"/>
      <w:r w:rsidRPr="00FF2904">
        <w:t xml:space="preserve"> </w:t>
      </w:r>
      <w:proofErr w:type="spellStart"/>
      <w:r w:rsidRPr="00FF2904">
        <w:t>pilihan</w:t>
      </w:r>
      <w:proofErr w:type="spellEnd"/>
      <w:r w:rsidRPr="00FF2904">
        <w:t xml:space="preserve"> media </w:t>
      </w:r>
      <w:proofErr w:type="spellStart"/>
      <w:r w:rsidRPr="00FF2904">
        <w:t>teknologi</w:t>
      </w:r>
      <w:proofErr w:type="spellEnd"/>
      <w:r w:rsidRPr="00FF2904">
        <w:t xml:space="preserve"> </w:t>
      </w:r>
      <w:proofErr w:type="spellStart"/>
      <w:r w:rsidRPr="00FF2904">
        <w:t>mutakhir</w:t>
      </w:r>
      <w:proofErr w:type="spellEnd"/>
      <w:r w:rsidRPr="00FF2904">
        <w:t>.</w:t>
      </w:r>
      <w:r w:rsidR="00E232D5">
        <w:t xml:space="preserve"> </w:t>
      </w:r>
      <w:r w:rsidRPr="00FF2904">
        <w:t xml:space="preserve">Media </w:t>
      </w:r>
      <w:proofErr w:type="spellStart"/>
      <w:r w:rsidRPr="00FF2904">
        <w:t>teknologi</w:t>
      </w:r>
      <w:proofErr w:type="spellEnd"/>
      <w:r w:rsidRPr="00FF2904">
        <w:t xml:space="preserve"> </w:t>
      </w:r>
      <w:proofErr w:type="spellStart"/>
      <w:r w:rsidRPr="00FF2904">
        <w:t>mutakhir</w:t>
      </w:r>
      <w:proofErr w:type="spellEnd"/>
      <w:r w:rsidRPr="00FF2904">
        <w:t xml:space="preserve"> </w:t>
      </w:r>
      <w:proofErr w:type="spellStart"/>
      <w:r w:rsidRPr="00FF2904">
        <w:t>sendiri</w:t>
      </w:r>
      <w:proofErr w:type="spellEnd"/>
      <w:r w:rsidRPr="00FF2904">
        <w:t xml:space="preserve"> </w:t>
      </w:r>
      <w:proofErr w:type="spellStart"/>
      <w:r w:rsidRPr="00FF2904">
        <w:t>dibedakan</w:t>
      </w:r>
      <w:proofErr w:type="spellEnd"/>
      <w:r w:rsidRPr="00FF2904">
        <w:t xml:space="preserve"> </w:t>
      </w:r>
      <w:proofErr w:type="spellStart"/>
      <w:r w:rsidRPr="00FF2904">
        <w:t>menjadi</w:t>
      </w:r>
      <w:proofErr w:type="spellEnd"/>
      <w:r w:rsidRPr="00FF2904">
        <w:t xml:space="preserve"> (1) media </w:t>
      </w:r>
      <w:proofErr w:type="spellStart"/>
      <w:r w:rsidRPr="00FF2904">
        <w:t>berbasis</w:t>
      </w:r>
      <w:proofErr w:type="spellEnd"/>
      <w:r w:rsidRPr="00FF2904">
        <w:t xml:space="preserve"> </w:t>
      </w:r>
      <w:proofErr w:type="spellStart"/>
      <w:r w:rsidRPr="00FF2904">
        <w:t>telekomunikasi</w:t>
      </w:r>
      <w:proofErr w:type="spellEnd"/>
      <w:r w:rsidRPr="00FF2904">
        <w:t xml:space="preserve">, </w:t>
      </w:r>
      <w:proofErr w:type="spellStart"/>
      <w:r w:rsidRPr="00FF2904">
        <w:t>misalkan</w:t>
      </w:r>
      <w:proofErr w:type="spellEnd"/>
      <w:r w:rsidRPr="00FF2904">
        <w:t xml:space="preserve"> </w:t>
      </w:r>
      <w:r w:rsidRPr="00E232D5">
        <w:rPr>
          <w:i/>
        </w:rPr>
        <w:t>teleconference</w:t>
      </w:r>
      <w:r w:rsidRPr="00FF2904">
        <w:t>,</w:t>
      </w:r>
      <w:r w:rsidR="00E232D5">
        <w:t xml:space="preserve"> </w:t>
      </w:r>
      <w:proofErr w:type="spellStart"/>
      <w:r w:rsidRPr="00FF2904">
        <w:t>kuliah</w:t>
      </w:r>
      <w:proofErr w:type="spellEnd"/>
      <w:r w:rsidRPr="00FF2904">
        <w:t xml:space="preserve"> </w:t>
      </w:r>
      <w:proofErr w:type="spellStart"/>
      <w:r w:rsidRPr="00FF2904">
        <w:t>jarak</w:t>
      </w:r>
      <w:proofErr w:type="spellEnd"/>
      <w:r w:rsidRPr="00FF2904">
        <w:t xml:space="preserve"> </w:t>
      </w:r>
      <w:proofErr w:type="spellStart"/>
      <w:r w:rsidRPr="00FF2904">
        <w:t>jauh</w:t>
      </w:r>
      <w:proofErr w:type="spellEnd"/>
      <w:r w:rsidRPr="00FF2904">
        <w:t xml:space="preserve">, dan (2) media </w:t>
      </w:r>
      <w:proofErr w:type="spellStart"/>
      <w:r w:rsidRPr="00FF2904">
        <w:t>berbasis</w:t>
      </w:r>
      <w:proofErr w:type="spellEnd"/>
      <w:r w:rsidRPr="00FF2904">
        <w:t xml:space="preserve"> </w:t>
      </w:r>
      <w:proofErr w:type="spellStart"/>
      <w:r w:rsidRPr="00FF2904">
        <w:t>mikroprosesor</w:t>
      </w:r>
      <w:proofErr w:type="spellEnd"/>
      <w:r w:rsidRPr="00FF2904">
        <w:t xml:space="preserve">, </w:t>
      </w:r>
      <w:proofErr w:type="spellStart"/>
      <w:r w:rsidRPr="00FF2904">
        <w:t>misalkan</w:t>
      </w:r>
      <w:proofErr w:type="spellEnd"/>
      <w:r w:rsidRPr="00FF2904">
        <w:t xml:space="preserve"> </w:t>
      </w:r>
      <w:r w:rsidRPr="00E232D5">
        <w:rPr>
          <w:i/>
        </w:rPr>
        <w:t>computer-</w:t>
      </w:r>
      <w:proofErr w:type="spellStart"/>
      <w:r w:rsidRPr="00E232D5">
        <w:rPr>
          <w:i/>
        </w:rPr>
        <w:t>assistted</w:t>
      </w:r>
      <w:proofErr w:type="spellEnd"/>
      <w:r w:rsidRPr="00E232D5">
        <w:rPr>
          <w:i/>
        </w:rPr>
        <w:t xml:space="preserve"> instruction</w:t>
      </w:r>
      <w:r w:rsidRPr="00FF2904">
        <w:t>,</w:t>
      </w:r>
      <w:r w:rsidR="00E232D5">
        <w:t xml:space="preserve"> </w:t>
      </w:r>
      <w:proofErr w:type="spellStart"/>
      <w:r w:rsidRPr="00FF2904">
        <w:t>permainan</w:t>
      </w:r>
      <w:proofErr w:type="spellEnd"/>
      <w:r w:rsidRPr="00FF2904">
        <w:t xml:space="preserve"> </w:t>
      </w:r>
      <w:proofErr w:type="spellStart"/>
      <w:r w:rsidRPr="00FF2904">
        <w:t>komputer</w:t>
      </w:r>
      <w:proofErr w:type="spellEnd"/>
      <w:r w:rsidRPr="00FF2904">
        <w:t xml:space="preserve">, </w:t>
      </w:r>
      <w:proofErr w:type="spellStart"/>
      <w:r w:rsidRPr="00FF2904">
        <w:t>sistem</w:t>
      </w:r>
      <w:proofErr w:type="spellEnd"/>
      <w:r w:rsidRPr="00FF2904">
        <w:t xml:space="preserve"> tutor </w:t>
      </w:r>
      <w:proofErr w:type="spellStart"/>
      <w:r w:rsidRPr="00FF2904">
        <w:t>intelejen</w:t>
      </w:r>
      <w:proofErr w:type="spellEnd"/>
      <w:r w:rsidRPr="00FF2904">
        <w:t xml:space="preserve">, </w:t>
      </w:r>
      <w:proofErr w:type="spellStart"/>
      <w:r w:rsidRPr="00FF2904">
        <w:t>interaktif</w:t>
      </w:r>
      <w:proofErr w:type="spellEnd"/>
      <w:r w:rsidRPr="00FF2904">
        <w:t>,</w:t>
      </w:r>
      <w:r w:rsidR="00E232D5">
        <w:t xml:space="preserve"> </w:t>
      </w:r>
      <w:r w:rsidRPr="00FF2904">
        <w:t xml:space="preserve">hypermedia, dan </w:t>
      </w:r>
      <w:r w:rsidRPr="00E232D5">
        <w:rPr>
          <w:i/>
        </w:rPr>
        <w:t>compact</w:t>
      </w:r>
      <w:r w:rsidRPr="00FF2904">
        <w:t xml:space="preserve"> (video) </w:t>
      </w:r>
      <w:r w:rsidRPr="00E232D5">
        <w:rPr>
          <w:i/>
        </w:rPr>
        <w:t>disc</w:t>
      </w:r>
      <w:r w:rsidRPr="00FF2904">
        <w:t>.</w:t>
      </w:r>
      <w:r w:rsidR="00E232D5">
        <w:t xml:space="preserve"> </w:t>
      </w:r>
    </w:p>
    <w:p w14:paraId="0D901A93" w14:textId="77777777" w:rsidR="00622609" w:rsidRDefault="001838DA" w:rsidP="00622609">
      <w:pPr>
        <w:pStyle w:val="Heading2"/>
        <w:numPr>
          <w:ilvl w:val="0"/>
          <w:numId w:val="29"/>
        </w:numPr>
        <w:rPr>
          <w:sz w:val="24"/>
        </w:rPr>
      </w:pPr>
      <w:bookmarkStart w:id="9" w:name="_Toc55318849"/>
      <w:r>
        <w:rPr>
          <w:sz w:val="24"/>
        </w:rPr>
        <w:t>Adobe Animate</w:t>
      </w:r>
      <w:bookmarkEnd w:id="9"/>
    </w:p>
    <w:p w14:paraId="6C58435B" w14:textId="77777777" w:rsidR="00E232D5" w:rsidRPr="00E232D5" w:rsidRDefault="00E232D5" w:rsidP="00E232D5">
      <w:pPr>
        <w:ind w:firstLine="720"/>
      </w:pPr>
      <w:r w:rsidRPr="00E232D5">
        <w:t>Adobe Animate</w:t>
      </w:r>
      <w:r>
        <w:t xml:space="preserve"> </w:t>
      </w:r>
      <w:r w:rsidRPr="00E232D5">
        <w:t>(</w:t>
      </w:r>
      <w:proofErr w:type="spellStart"/>
      <w:r w:rsidRPr="00E232D5">
        <w:t>dulunya</w:t>
      </w:r>
      <w:proofErr w:type="spellEnd"/>
      <w:r w:rsidRPr="00E232D5">
        <w:t xml:space="preserve"> Adobe Flash) </w:t>
      </w:r>
      <w:proofErr w:type="spellStart"/>
      <w:r w:rsidRPr="00E232D5">
        <w:t>adalah</w:t>
      </w:r>
      <w:proofErr w:type="spellEnd"/>
      <w:r w:rsidRPr="00E232D5">
        <w:t xml:space="preserve"> multimedia yang </w:t>
      </w:r>
      <w:proofErr w:type="spellStart"/>
      <w:r w:rsidRPr="00E232D5">
        <w:t>berguna</w:t>
      </w:r>
      <w:proofErr w:type="spellEnd"/>
      <w:r w:rsidRPr="00E232D5">
        <w:t xml:space="preserve"> </w:t>
      </w:r>
      <w:proofErr w:type="spellStart"/>
      <w:r w:rsidRPr="00E232D5">
        <w:t>untuk</w:t>
      </w:r>
      <w:proofErr w:type="spellEnd"/>
      <w:r w:rsidRPr="00E232D5">
        <w:t xml:space="preserve"> </w:t>
      </w:r>
      <w:proofErr w:type="spellStart"/>
      <w:r w:rsidRPr="00E232D5">
        <w:t>membuat</w:t>
      </w:r>
      <w:proofErr w:type="spellEnd"/>
      <w:r w:rsidRPr="00E232D5">
        <w:t xml:space="preserve"> </w:t>
      </w:r>
      <w:proofErr w:type="spellStart"/>
      <w:r w:rsidRPr="00E232D5">
        <w:t>animasi</w:t>
      </w:r>
      <w:proofErr w:type="spellEnd"/>
      <w:r w:rsidRPr="00E232D5">
        <w:t xml:space="preserve"> </w:t>
      </w:r>
      <w:proofErr w:type="spellStart"/>
      <w:r w:rsidRPr="00E232D5">
        <w:t>dari</w:t>
      </w:r>
      <w:proofErr w:type="spellEnd"/>
      <w:r w:rsidRPr="00E232D5">
        <w:t xml:space="preserve"> Adobe Systems</w:t>
      </w:r>
      <w:r>
        <w:t xml:space="preserve"> </w:t>
      </w:r>
      <w:r w:rsidRPr="00E232D5">
        <w:t xml:space="preserve">Adobe Animate </w:t>
      </w:r>
      <w:proofErr w:type="spellStart"/>
      <w:r w:rsidRPr="00E232D5">
        <w:t>digunakan</w:t>
      </w:r>
      <w:proofErr w:type="spellEnd"/>
      <w:r w:rsidRPr="00E232D5">
        <w:t xml:space="preserve"> </w:t>
      </w:r>
      <w:proofErr w:type="spellStart"/>
      <w:r w:rsidRPr="00E232D5">
        <w:t>untuk</w:t>
      </w:r>
      <w:proofErr w:type="spellEnd"/>
      <w:r w:rsidRPr="00E232D5">
        <w:t xml:space="preserve"> </w:t>
      </w:r>
      <w:proofErr w:type="spellStart"/>
      <w:r w:rsidRPr="00E232D5">
        <w:t>merancang</w:t>
      </w:r>
      <w:proofErr w:type="spellEnd"/>
      <w:r w:rsidRPr="00E232D5">
        <w:t xml:space="preserve"> </w:t>
      </w:r>
      <w:proofErr w:type="spellStart"/>
      <w:r w:rsidRPr="00E232D5">
        <w:t>grafik</w:t>
      </w:r>
      <w:proofErr w:type="spellEnd"/>
      <w:r w:rsidRPr="00E232D5">
        <w:t xml:space="preserve"> </w:t>
      </w:r>
      <w:proofErr w:type="spellStart"/>
      <w:r w:rsidRPr="00E232D5">
        <w:t>vektor</w:t>
      </w:r>
      <w:proofErr w:type="spellEnd"/>
      <w:r w:rsidRPr="00E232D5">
        <w:t xml:space="preserve"> dan </w:t>
      </w:r>
      <w:proofErr w:type="spellStart"/>
      <w:r w:rsidRPr="00E232D5">
        <w:t>animasi</w:t>
      </w:r>
      <w:proofErr w:type="spellEnd"/>
      <w:r w:rsidRPr="00E232D5">
        <w:t xml:space="preserve"> </w:t>
      </w:r>
      <w:proofErr w:type="spellStart"/>
      <w:r w:rsidRPr="00E232D5">
        <w:t>untuk</w:t>
      </w:r>
      <w:proofErr w:type="spellEnd"/>
      <w:r w:rsidRPr="00E232D5">
        <w:t xml:space="preserve"> program </w:t>
      </w:r>
      <w:proofErr w:type="spellStart"/>
      <w:r w:rsidRPr="00E232D5">
        <w:t>televisi</w:t>
      </w:r>
      <w:proofErr w:type="spellEnd"/>
      <w:r w:rsidRPr="00E232D5">
        <w:t xml:space="preserve">, video online, situs web, </w:t>
      </w:r>
      <w:proofErr w:type="spellStart"/>
      <w:r w:rsidRPr="00E232D5">
        <w:t>aplikasi</w:t>
      </w:r>
      <w:proofErr w:type="spellEnd"/>
      <w:r w:rsidRPr="00E232D5">
        <w:t xml:space="preserve"> web, </w:t>
      </w:r>
      <w:proofErr w:type="spellStart"/>
      <w:r w:rsidRPr="00E232D5">
        <w:t>aplikasi</w:t>
      </w:r>
      <w:proofErr w:type="spellEnd"/>
      <w:r w:rsidRPr="00E232D5">
        <w:t xml:space="preserve"> internet yang kaya, dan </w:t>
      </w:r>
      <w:proofErr w:type="spellStart"/>
      <w:r w:rsidRPr="00E232D5">
        <w:t>permainan</w:t>
      </w:r>
      <w:proofErr w:type="spellEnd"/>
      <w:r w:rsidRPr="00E232D5">
        <w:t xml:space="preserve"> video. Program </w:t>
      </w:r>
      <w:proofErr w:type="spellStart"/>
      <w:r w:rsidRPr="00E232D5">
        <w:t>ini</w:t>
      </w:r>
      <w:proofErr w:type="spellEnd"/>
      <w:r w:rsidRPr="00E232D5">
        <w:t xml:space="preserve"> juga </w:t>
      </w:r>
      <w:proofErr w:type="spellStart"/>
      <w:r w:rsidRPr="00E232D5">
        <w:t>menawarkan</w:t>
      </w:r>
      <w:proofErr w:type="spellEnd"/>
      <w:r w:rsidRPr="00E232D5">
        <w:t xml:space="preserve"> </w:t>
      </w:r>
      <w:proofErr w:type="spellStart"/>
      <w:r w:rsidRPr="00E232D5">
        <w:t>dukungan</w:t>
      </w:r>
      <w:proofErr w:type="spellEnd"/>
      <w:r w:rsidRPr="00E232D5">
        <w:t xml:space="preserve"> </w:t>
      </w:r>
      <w:proofErr w:type="spellStart"/>
      <w:r w:rsidRPr="00E232D5">
        <w:t>untuk</w:t>
      </w:r>
      <w:proofErr w:type="spellEnd"/>
      <w:r w:rsidRPr="00E232D5">
        <w:t xml:space="preserve"> </w:t>
      </w:r>
      <w:proofErr w:type="spellStart"/>
      <w:r w:rsidRPr="00E232D5">
        <w:t>grafik</w:t>
      </w:r>
      <w:proofErr w:type="spellEnd"/>
      <w:r w:rsidRPr="00E232D5">
        <w:t xml:space="preserve"> raster, </w:t>
      </w:r>
      <w:proofErr w:type="spellStart"/>
      <w:r w:rsidRPr="00E232D5">
        <w:t>teks</w:t>
      </w:r>
      <w:proofErr w:type="spellEnd"/>
      <w:r w:rsidRPr="00E232D5">
        <w:t xml:space="preserve"> kaya, </w:t>
      </w:r>
      <w:r w:rsidRPr="00E232D5">
        <w:rPr>
          <w:i/>
        </w:rPr>
        <w:t>embedding</w:t>
      </w:r>
      <w:r w:rsidRPr="00E232D5">
        <w:t xml:space="preserve"> audio dan video, dan </w:t>
      </w:r>
      <w:proofErr w:type="spellStart"/>
      <w:r w:rsidRPr="00E232D5">
        <w:t>skrip</w:t>
      </w:r>
      <w:proofErr w:type="spellEnd"/>
      <w:r w:rsidRPr="00E232D5">
        <w:t xml:space="preserve"> ActionScript. </w:t>
      </w:r>
      <w:proofErr w:type="spellStart"/>
      <w:r w:rsidRPr="00E232D5">
        <w:t>Animasi</w:t>
      </w:r>
      <w:proofErr w:type="spellEnd"/>
      <w:r w:rsidRPr="00E232D5">
        <w:t xml:space="preserve"> </w:t>
      </w:r>
      <w:proofErr w:type="spellStart"/>
      <w:r w:rsidRPr="00E232D5">
        <w:t>dapat</w:t>
      </w:r>
      <w:proofErr w:type="spellEnd"/>
      <w:r w:rsidRPr="00E232D5">
        <w:t xml:space="preserve"> </w:t>
      </w:r>
      <w:proofErr w:type="spellStart"/>
      <w:r w:rsidRPr="00E232D5">
        <w:t>diterbitkan</w:t>
      </w:r>
      <w:proofErr w:type="spellEnd"/>
      <w:r w:rsidRPr="00E232D5">
        <w:t xml:space="preserve"> </w:t>
      </w:r>
      <w:proofErr w:type="spellStart"/>
      <w:r w:rsidRPr="00E232D5">
        <w:t>untuk</w:t>
      </w:r>
      <w:proofErr w:type="spellEnd"/>
      <w:r w:rsidRPr="00E232D5">
        <w:t xml:space="preserve"> HTML5, WebGL, Scalable Vector Graphics (SVG) </w:t>
      </w:r>
      <w:proofErr w:type="spellStart"/>
      <w:r w:rsidRPr="00E232D5">
        <w:t>animasi</w:t>
      </w:r>
      <w:proofErr w:type="spellEnd"/>
      <w:r w:rsidRPr="00E232D5">
        <w:t xml:space="preserve"> dan </w:t>
      </w:r>
      <w:proofErr w:type="spellStart"/>
      <w:r w:rsidRPr="00E232D5">
        <w:t>spritesheets</w:t>
      </w:r>
      <w:proofErr w:type="spellEnd"/>
      <w:r w:rsidRPr="00E232D5">
        <w:t xml:space="preserve">, dan </w:t>
      </w:r>
      <w:proofErr w:type="spellStart"/>
      <w:r w:rsidRPr="00E232D5">
        <w:t>warisan</w:t>
      </w:r>
      <w:proofErr w:type="spellEnd"/>
      <w:r w:rsidRPr="00E232D5">
        <w:t xml:space="preserve"> Flash Player (SWF) dan format Adobe AIR. </w:t>
      </w:r>
      <w:r w:rsidR="00E964A3">
        <w:fldChar w:fldCharType="begin" w:fldLock="1"/>
      </w:r>
      <w:r w:rsidR="001B33DF">
        <w:instrText>ADDIN CSL_CITATION {"citationItems":[{"id":"ITEM-1","itemData":{"id":"ITEM-1","issued":{"date-parts":[["0"]]},"title":"Transkripsi - Wikipedia bahasa Indonesia, ensiklopedia bebas","type":"article"},"uris":["http://www.mendeley.com/documents/?uuid=5da6b892-2650-45e6-8530-8fa650695af9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E964A3">
        <w:fldChar w:fldCharType="separate"/>
      </w:r>
      <w:r w:rsidR="00E964A3" w:rsidRPr="00E964A3">
        <w:rPr>
          <w:noProof/>
        </w:rPr>
        <w:t>[1]</w:t>
      </w:r>
      <w:r w:rsidR="00E964A3">
        <w:fldChar w:fldCharType="end"/>
      </w:r>
    </w:p>
    <w:p w14:paraId="111CDE9E" w14:textId="77777777" w:rsidR="00E232D5" w:rsidRPr="00E232D5" w:rsidRDefault="00E232D5" w:rsidP="00E232D5">
      <w:pPr>
        <w:ind w:firstLine="720"/>
      </w:pPr>
      <w:proofErr w:type="spellStart"/>
      <w:r w:rsidRPr="00E232D5">
        <w:t>Ini</w:t>
      </w:r>
      <w:proofErr w:type="spellEnd"/>
      <w:r w:rsidRPr="00E232D5">
        <w:t xml:space="preserve"> </w:t>
      </w:r>
      <w:proofErr w:type="spellStart"/>
      <w:r w:rsidRPr="00E232D5">
        <w:t>pertama</w:t>
      </w:r>
      <w:proofErr w:type="spellEnd"/>
      <w:r w:rsidRPr="00E232D5">
        <w:t xml:space="preserve"> kali </w:t>
      </w:r>
      <w:proofErr w:type="spellStart"/>
      <w:r w:rsidRPr="00E232D5">
        <w:t>dirilis</w:t>
      </w:r>
      <w:proofErr w:type="spellEnd"/>
      <w:r w:rsidRPr="00E232D5">
        <w:t xml:space="preserve"> pada </w:t>
      </w:r>
      <w:proofErr w:type="spellStart"/>
      <w:r w:rsidRPr="00E232D5">
        <w:t>tahun</w:t>
      </w:r>
      <w:proofErr w:type="spellEnd"/>
      <w:r w:rsidRPr="00E232D5">
        <w:t xml:space="preserve"> 1996 </w:t>
      </w:r>
      <w:proofErr w:type="spellStart"/>
      <w:r w:rsidRPr="00E232D5">
        <w:t>sebagai</w:t>
      </w:r>
      <w:proofErr w:type="spellEnd"/>
      <w:r w:rsidRPr="00E232D5">
        <w:t xml:space="preserve"> </w:t>
      </w:r>
      <w:proofErr w:type="spellStart"/>
      <w:r w:rsidRPr="00E232D5">
        <w:t>FutureSplash</w:t>
      </w:r>
      <w:proofErr w:type="spellEnd"/>
      <w:r w:rsidRPr="00E232D5">
        <w:t xml:space="preserve"> Animator, dan </w:t>
      </w:r>
      <w:proofErr w:type="spellStart"/>
      <w:r w:rsidRPr="00E232D5">
        <w:t>kemudian</w:t>
      </w:r>
      <w:proofErr w:type="spellEnd"/>
      <w:r w:rsidRPr="00E232D5">
        <w:t xml:space="preserve"> </w:t>
      </w:r>
      <w:proofErr w:type="spellStart"/>
      <w:r w:rsidRPr="00E232D5">
        <w:t>berganti</w:t>
      </w:r>
      <w:proofErr w:type="spellEnd"/>
      <w:r w:rsidRPr="00E232D5">
        <w:t xml:space="preserve"> </w:t>
      </w:r>
      <w:proofErr w:type="spellStart"/>
      <w:r w:rsidRPr="00E232D5">
        <w:t>nama</w:t>
      </w:r>
      <w:proofErr w:type="spellEnd"/>
      <w:r w:rsidRPr="00E232D5">
        <w:t xml:space="preserve"> </w:t>
      </w:r>
      <w:proofErr w:type="spellStart"/>
      <w:r w:rsidRPr="00E232D5">
        <w:t>menjadi</w:t>
      </w:r>
      <w:proofErr w:type="spellEnd"/>
      <w:r w:rsidRPr="00E232D5">
        <w:t xml:space="preserve"> Macromedia Flash </w:t>
      </w:r>
      <w:proofErr w:type="spellStart"/>
      <w:r w:rsidRPr="00E232D5">
        <w:t>setelah</w:t>
      </w:r>
      <w:proofErr w:type="spellEnd"/>
      <w:r w:rsidRPr="00E232D5">
        <w:t xml:space="preserve"> </w:t>
      </w:r>
      <w:proofErr w:type="spellStart"/>
      <w:r w:rsidRPr="00E232D5">
        <w:t>diakuisisi</w:t>
      </w:r>
      <w:proofErr w:type="spellEnd"/>
      <w:r w:rsidRPr="00E232D5">
        <w:t xml:space="preserve"> oleh Macromedia. </w:t>
      </w:r>
      <w:proofErr w:type="spellStart"/>
      <w:r w:rsidRPr="00E232D5">
        <w:t>Itu</w:t>
      </w:r>
      <w:proofErr w:type="spellEnd"/>
      <w:r w:rsidRPr="00E232D5">
        <w:t xml:space="preserve"> </w:t>
      </w:r>
      <w:proofErr w:type="spellStart"/>
      <w:r w:rsidRPr="00E232D5">
        <w:t>dibuat</w:t>
      </w:r>
      <w:proofErr w:type="spellEnd"/>
      <w:r w:rsidRPr="00E232D5">
        <w:t xml:space="preserve"> </w:t>
      </w:r>
      <w:proofErr w:type="spellStart"/>
      <w:r w:rsidRPr="00E232D5">
        <w:t>untuk</w:t>
      </w:r>
      <w:proofErr w:type="spellEnd"/>
      <w:r w:rsidRPr="00E232D5">
        <w:t xml:space="preserve"> </w:t>
      </w:r>
      <w:proofErr w:type="spellStart"/>
      <w:r w:rsidRPr="00E232D5">
        <w:t>berfungsi</w:t>
      </w:r>
      <w:proofErr w:type="spellEnd"/>
      <w:r w:rsidRPr="00E232D5">
        <w:t xml:space="preserve"> </w:t>
      </w:r>
      <w:proofErr w:type="spellStart"/>
      <w:r w:rsidRPr="00E232D5">
        <w:t>sebagai</w:t>
      </w:r>
      <w:proofErr w:type="spellEnd"/>
      <w:r w:rsidRPr="00E232D5">
        <w:t xml:space="preserve"> </w:t>
      </w:r>
      <w:proofErr w:type="spellStart"/>
      <w:r w:rsidRPr="00E232D5">
        <w:t>lingkungan</w:t>
      </w:r>
      <w:proofErr w:type="spellEnd"/>
      <w:r w:rsidRPr="00E232D5">
        <w:t xml:space="preserve"> </w:t>
      </w:r>
      <w:proofErr w:type="spellStart"/>
      <w:r w:rsidRPr="00E232D5">
        <w:t>penulis</w:t>
      </w:r>
      <w:proofErr w:type="spellEnd"/>
      <w:r w:rsidRPr="00E232D5">
        <w:t xml:space="preserve"> </w:t>
      </w:r>
      <w:proofErr w:type="spellStart"/>
      <w:r w:rsidRPr="00E232D5">
        <w:t>utama</w:t>
      </w:r>
      <w:proofErr w:type="spellEnd"/>
      <w:r w:rsidRPr="00E232D5">
        <w:t xml:space="preserve"> </w:t>
      </w:r>
      <w:proofErr w:type="spellStart"/>
      <w:r w:rsidRPr="00E232D5">
        <w:t>untuk</w:t>
      </w:r>
      <w:proofErr w:type="spellEnd"/>
      <w:r w:rsidRPr="00E232D5">
        <w:t xml:space="preserve"> platform Adobe Flash, </w:t>
      </w:r>
      <w:proofErr w:type="spellStart"/>
      <w:r w:rsidRPr="00E232D5">
        <w:t>perangkat</w:t>
      </w:r>
      <w:proofErr w:type="spellEnd"/>
      <w:r w:rsidRPr="00E232D5">
        <w:t xml:space="preserve"> </w:t>
      </w:r>
      <w:proofErr w:type="spellStart"/>
      <w:r w:rsidRPr="00E232D5">
        <w:t>lunak</w:t>
      </w:r>
      <w:proofErr w:type="spellEnd"/>
      <w:r w:rsidRPr="00E232D5">
        <w:t xml:space="preserve"> </w:t>
      </w:r>
      <w:proofErr w:type="spellStart"/>
      <w:r w:rsidRPr="00E232D5">
        <w:t>berbasis</w:t>
      </w:r>
      <w:proofErr w:type="spellEnd"/>
      <w:r w:rsidRPr="00E232D5">
        <w:t xml:space="preserve"> </w:t>
      </w:r>
      <w:proofErr w:type="spellStart"/>
      <w:r w:rsidRPr="00E232D5">
        <w:t>vektor</w:t>
      </w:r>
      <w:proofErr w:type="spellEnd"/>
      <w:r w:rsidRPr="00E232D5">
        <w:t xml:space="preserve"> </w:t>
      </w:r>
      <w:proofErr w:type="spellStart"/>
      <w:r w:rsidRPr="00E232D5">
        <w:t>untuk</w:t>
      </w:r>
      <w:proofErr w:type="spellEnd"/>
      <w:r w:rsidRPr="00E232D5">
        <w:t xml:space="preserve"> </w:t>
      </w:r>
      <w:proofErr w:type="spellStart"/>
      <w:r w:rsidRPr="00E232D5">
        <w:t>membuat</w:t>
      </w:r>
      <w:proofErr w:type="spellEnd"/>
      <w:r w:rsidRPr="00E232D5">
        <w:t xml:space="preserve"> </w:t>
      </w:r>
      <w:proofErr w:type="spellStart"/>
      <w:r w:rsidRPr="00E232D5">
        <w:t>konten</w:t>
      </w:r>
      <w:proofErr w:type="spellEnd"/>
      <w:r w:rsidRPr="00E232D5">
        <w:t xml:space="preserve"> </w:t>
      </w:r>
      <w:proofErr w:type="spellStart"/>
      <w:r w:rsidRPr="00E232D5">
        <w:t>animasi</w:t>
      </w:r>
      <w:proofErr w:type="spellEnd"/>
      <w:r w:rsidRPr="00E232D5">
        <w:t xml:space="preserve"> dan </w:t>
      </w:r>
      <w:proofErr w:type="spellStart"/>
      <w:r w:rsidRPr="00E232D5">
        <w:t>interaktif</w:t>
      </w:r>
      <w:proofErr w:type="spellEnd"/>
      <w:r w:rsidRPr="00E232D5">
        <w:t xml:space="preserve">. </w:t>
      </w:r>
      <w:proofErr w:type="spellStart"/>
      <w:r w:rsidRPr="00E232D5">
        <w:t>Itu</w:t>
      </w:r>
      <w:proofErr w:type="spellEnd"/>
      <w:r w:rsidRPr="00E232D5">
        <w:t xml:space="preserve"> </w:t>
      </w:r>
      <w:proofErr w:type="spellStart"/>
      <w:r w:rsidRPr="00E232D5">
        <w:t>berganti</w:t>
      </w:r>
      <w:proofErr w:type="spellEnd"/>
      <w:r w:rsidRPr="00E232D5">
        <w:t xml:space="preserve"> </w:t>
      </w:r>
      <w:proofErr w:type="spellStart"/>
      <w:r w:rsidRPr="00E232D5">
        <w:t>nama</w:t>
      </w:r>
      <w:proofErr w:type="spellEnd"/>
      <w:r w:rsidRPr="00E232D5">
        <w:t xml:space="preserve"> </w:t>
      </w:r>
      <w:proofErr w:type="spellStart"/>
      <w:r w:rsidRPr="00E232D5">
        <w:t>menjadi</w:t>
      </w:r>
      <w:proofErr w:type="spellEnd"/>
      <w:r w:rsidRPr="00E232D5">
        <w:t xml:space="preserve"> Adobe Animate pada </w:t>
      </w:r>
      <w:proofErr w:type="spellStart"/>
      <w:r w:rsidRPr="00E232D5">
        <w:t>tahun</w:t>
      </w:r>
      <w:proofErr w:type="spellEnd"/>
      <w:r w:rsidRPr="00E232D5">
        <w:t xml:space="preserve"> 2016 </w:t>
      </w:r>
      <w:proofErr w:type="spellStart"/>
      <w:r w:rsidRPr="00E232D5">
        <w:t>untuk</w:t>
      </w:r>
      <w:proofErr w:type="spellEnd"/>
      <w:r w:rsidRPr="00E232D5">
        <w:t xml:space="preserve"> </w:t>
      </w:r>
      <w:proofErr w:type="spellStart"/>
      <w:r w:rsidRPr="00E232D5">
        <w:t>mencerminkan</w:t>
      </w:r>
      <w:proofErr w:type="spellEnd"/>
      <w:r w:rsidRPr="00E232D5">
        <w:t xml:space="preserve"> </w:t>
      </w:r>
      <w:proofErr w:type="spellStart"/>
      <w:r w:rsidRPr="00E232D5">
        <w:t>posisi</w:t>
      </w:r>
      <w:proofErr w:type="spellEnd"/>
      <w:r w:rsidRPr="00E232D5">
        <w:t xml:space="preserve"> </w:t>
      </w:r>
      <w:proofErr w:type="spellStart"/>
      <w:r w:rsidRPr="00E232D5">
        <w:t>pasarnya</w:t>
      </w:r>
      <w:proofErr w:type="spellEnd"/>
      <w:r w:rsidRPr="00E232D5">
        <w:t xml:space="preserve"> </w:t>
      </w:r>
      <w:proofErr w:type="spellStart"/>
      <w:r w:rsidRPr="00E232D5">
        <w:t>dengan</w:t>
      </w:r>
      <w:proofErr w:type="spellEnd"/>
      <w:r w:rsidRPr="00E232D5">
        <w:t xml:space="preserve"> </w:t>
      </w:r>
      <w:proofErr w:type="spellStart"/>
      <w:r w:rsidRPr="00E232D5">
        <w:t>lebih</w:t>
      </w:r>
      <w:proofErr w:type="spellEnd"/>
      <w:r w:rsidRPr="00E232D5">
        <w:t xml:space="preserve"> </w:t>
      </w:r>
      <w:proofErr w:type="spellStart"/>
      <w:r w:rsidRPr="00E232D5">
        <w:t>akurat</w:t>
      </w:r>
      <w:proofErr w:type="spellEnd"/>
      <w:r w:rsidRPr="00E232D5">
        <w:t xml:space="preserve">, </w:t>
      </w:r>
      <w:proofErr w:type="spellStart"/>
      <w:r w:rsidRPr="00E232D5">
        <w:t>karena</w:t>
      </w:r>
      <w:proofErr w:type="spellEnd"/>
      <w:r w:rsidRPr="00E232D5">
        <w:t xml:space="preserve"> </w:t>
      </w:r>
      <w:proofErr w:type="spellStart"/>
      <w:r w:rsidRPr="00E232D5">
        <w:t>lebih</w:t>
      </w:r>
      <w:proofErr w:type="spellEnd"/>
      <w:r w:rsidRPr="00E232D5">
        <w:t xml:space="preserve"> </w:t>
      </w:r>
      <w:proofErr w:type="spellStart"/>
      <w:r w:rsidRPr="00E232D5">
        <w:t>dari</w:t>
      </w:r>
      <w:proofErr w:type="spellEnd"/>
      <w:r w:rsidRPr="00E232D5">
        <w:t xml:space="preserve"> </w:t>
      </w:r>
      <w:proofErr w:type="spellStart"/>
      <w:r w:rsidRPr="00E232D5">
        <w:t>sepertiga</w:t>
      </w:r>
      <w:proofErr w:type="spellEnd"/>
      <w:r w:rsidRPr="00E232D5">
        <w:t xml:space="preserve"> </w:t>
      </w:r>
      <w:proofErr w:type="spellStart"/>
      <w:r w:rsidRPr="00E232D5">
        <w:t>dari</w:t>
      </w:r>
      <w:proofErr w:type="spellEnd"/>
      <w:r w:rsidRPr="00E232D5">
        <w:t xml:space="preserve"> </w:t>
      </w:r>
      <w:proofErr w:type="spellStart"/>
      <w:r w:rsidRPr="00E232D5">
        <w:t>semua</w:t>
      </w:r>
      <w:proofErr w:type="spellEnd"/>
      <w:r w:rsidRPr="00E232D5">
        <w:t xml:space="preserve"> </w:t>
      </w:r>
      <w:proofErr w:type="spellStart"/>
      <w:r w:rsidRPr="00E232D5">
        <w:t>konten</w:t>
      </w:r>
      <w:proofErr w:type="spellEnd"/>
      <w:r w:rsidRPr="00E232D5">
        <w:t xml:space="preserve"> yang </w:t>
      </w:r>
      <w:proofErr w:type="spellStart"/>
      <w:r w:rsidRPr="00E232D5">
        <w:t>dibuat</w:t>
      </w:r>
      <w:proofErr w:type="spellEnd"/>
      <w:r w:rsidRPr="00E232D5">
        <w:t xml:space="preserve"> di Animate </w:t>
      </w:r>
      <w:proofErr w:type="spellStart"/>
      <w:r w:rsidRPr="00E232D5">
        <w:t>menggunakan</w:t>
      </w:r>
      <w:proofErr w:type="spellEnd"/>
      <w:r w:rsidRPr="00E232D5">
        <w:t xml:space="preserve"> HTML5 </w:t>
      </w:r>
      <w:r w:rsidR="00E964A3">
        <w:fldChar w:fldCharType="begin" w:fldLock="1"/>
      </w:r>
      <w:r w:rsidR="001B33DF">
        <w:instrText>ADDIN CSL_CITATION {"citationItems":[{"id":"ITEM-1","itemData":{"id":"ITEM-1","issued":{"date-parts":[["0"]]},"title":"Adobe Animate - Wikipedia bahasa Indonesia, ensiklopedia bebas","type":"article"},"uris":["http://www.mendeley.com/documents/?uuid=25319d28-d2e3-42e1-b0f2-65bcb640deaf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E964A3">
        <w:fldChar w:fldCharType="separate"/>
      </w:r>
      <w:r w:rsidR="00E964A3" w:rsidRPr="00E964A3">
        <w:rPr>
          <w:noProof/>
        </w:rPr>
        <w:t>[2]</w:t>
      </w:r>
      <w:r w:rsidR="00E964A3">
        <w:fldChar w:fldCharType="end"/>
      </w:r>
    </w:p>
    <w:p w14:paraId="1B94FDE3" w14:textId="77777777" w:rsidR="00E232D5" w:rsidRDefault="00E232D5" w:rsidP="00E232D5">
      <w:pPr>
        <w:ind w:firstLine="720"/>
      </w:pPr>
    </w:p>
    <w:p w14:paraId="3DDCA091" w14:textId="77777777" w:rsidR="00541FBD" w:rsidRPr="00541FBD" w:rsidRDefault="00C97CDD" w:rsidP="00541FBD">
      <w:pPr>
        <w:pStyle w:val="Heading1"/>
        <w:spacing w:after="240"/>
        <w:rPr>
          <w:rFonts w:cs="Times New Roman"/>
          <w:lang w:val="id-ID"/>
        </w:rPr>
      </w:pPr>
      <w:bookmarkStart w:id="10" w:name="_Toc55318850"/>
      <w:r>
        <w:rPr>
          <w:rFonts w:cs="Times New Roman"/>
        </w:rPr>
        <w:t xml:space="preserve">BAB </w:t>
      </w:r>
      <w:r w:rsidR="007A32DA">
        <w:rPr>
          <w:rFonts w:cs="Times New Roman"/>
        </w:rPr>
        <w:t>III</w:t>
      </w:r>
      <w:r w:rsidR="00541FBD" w:rsidRPr="004F59DB">
        <w:rPr>
          <w:rFonts w:cs="Times New Roman"/>
        </w:rPr>
        <w:br/>
      </w:r>
      <w:r>
        <w:rPr>
          <w:rFonts w:cs="Times New Roman"/>
          <w:lang w:val="id-ID"/>
        </w:rPr>
        <w:t>PEMAHAMAN UMUM</w:t>
      </w:r>
      <w:bookmarkEnd w:id="10"/>
    </w:p>
    <w:p w14:paraId="5408AFDE" w14:textId="77777777" w:rsidR="002523EC" w:rsidRDefault="0003474E" w:rsidP="0003474E">
      <w:pPr>
        <w:pStyle w:val="Heading2"/>
        <w:numPr>
          <w:ilvl w:val="0"/>
          <w:numId w:val="20"/>
        </w:numPr>
        <w:ind w:left="540" w:hanging="540"/>
        <w:rPr>
          <w:sz w:val="24"/>
          <w:lang w:val="id-ID"/>
        </w:rPr>
      </w:pPr>
      <w:bookmarkStart w:id="11" w:name="_Toc55318851"/>
      <w:r>
        <w:rPr>
          <w:sz w:val="24"/>
          <w:lang w:val="id-ID"/>
        </w:rPr>
        <w:t>Analisa Masalah</w:t>
      </w:r>
      <w:bookmarkEnd w:id="11"/>
    </w:p>
    <w:p w14:paraId="6C4FC5A4" w14:textId="77777777" w:rsidR="000F2ED6" w:rsidRPr="00C12F43" w:rsidRDefault="00CB16AF" w:rsidP="00CB16AF">
      <w:pPr>
        <w:ind w:left="567" w:firstLine="567"/>
      </w:pPr>
      <w:r>
        <w:rPr>
          <w:lang w:val="id-ID"/>
        </w:rPr>
        <w:t>Sesuai dengan latar belakang yang dibahas</w:t>
      </w:r>
      <w:r w:rsidR="00C12F43">
        <w:t xml:space="preserve">, </w:t>
      </w:r>
      <w:proofErr w:type="spellStart"/>
      <w:r w:rsidR="00C12F43">
        <w:t>bahwa</w:t>
      </w:r>
      <w:proofErr w:type="spellEnd"/>
      <w:r w:rsidR="00C12F43">
        <w:t xml:space="preserve"> </w:t>
      </w:r>
      <w:proofErr w:type="spellStart"/>
      <w:r w:rsidR="00C12F43">
        <w:t>sekarang</w:t>
      </w:r>
      <w:proofErr w:type="spellEnd"/>
      <w:r w:rsidR="00C12F43">
        <w:t xml:space="preserve"> </w:t>
      </w:r>
      <w:proofErr w:type="spellStart"/>
      <w:r w:rsidR="00C12F43">
        <w:t>penggunaan</w:t>
      </w:r>
      <w:proofErr w:type="spellEnd"/>
      <w:r w:rsidR="00C12F43">
        <w:t xml:space="preserve"> </w:t>
      </w:r>
      <w:proofErr w:type="spellStart"/>
      <w:r w:rsidR="00C12F43">
        <w:t>teknologi</w:t>
      </w:r>
      <w:proofErr w:type="spellEnd"/>
      <w:r w:rsidR="00C12F43">
        <w:t xml:space="preserve"> multimedia </w:t>
      </w:r>
      <w:proofErr w:type="spellStart"/>
      <w:r w:rsidR="00C12F43">
        <w:t>dalam</w:t>
      </w:r>
      <w:proofErr w:type="spellEnd"/>
      <w:r w:rsidR="00C12F43">
        <w:t xml:space="preserve"> </w:t>
      </w:r>
      <w:proofErr w:type="spellStart"/>
      <w:r w:rsidR="00C12F43">
        <w:t>kondisi</w:t>
      </w:r>
      <w:proofErr w:type="spellEnd"/>
      <w:r w:rsidR="00C12F43">
        <w:t xml:space="preserve"> </w:t>
      </w:r>
      <w:proofErr w:type="spellStart"/>
      <w:r w:rsidR="00C12F43">
        <w:t>seperti</w:t>
      </w:r>
      <w:proofErr w:type="spellEnd"/>
      <w:r w:rsidR="00C12F43">
        <w:t xml:space="preserve"> </w:t>
      </w:r>
      <w:proofErr w:type="spellStart"/>
      <w:r w:rsidR="00C12F43">
        <w:t>ini</w:t>
      </w:r>
      <w:proofErr w:type="spellEnd"/>
      <w:r w:rsidR="00C12F43">
        <w:t xml:space="preserve"> </w:t>
      </w:r>
      <w:proofErr w:type="spellStart"/>
      <w:r w:rsidR="00C12F43">
        <w:t>sedang</w:t>
      </w:r>
      <w:proofErr w:type="spellEnd"/>
      <w:r w:rsidR="00C12F43">
        <w:t xml:space="preserve"> </w:t>
      </w:r>
      <w:proofErr w:type="spellStart"/>
      <w:r w:rsidR="00C12F43">
        <w:t>banyak</w:t>
      </w:r>
      <w:proofErr w:type="spellEnd"/>
      <w:r w:rsidR="00C12F43">
        <w:t xml:space="preserve"> </w:t>
      </w:r>
      <w:proofErr w:type="spellStart"/>
      <w:r w:rsidR="00C12F43">
        <w:t>digunakan</w:t>
      </w:r>
      <w:proofErr w:type="spellEnd"/>
      <w:r w:rsidR="00C12F43">
        <w:t xml:space="preserve"> di </w:t>
      </w:r>
      <w:proofErr w:type="spellStart"/>
      <w:r w:rsidR="00C12F43">
        <w:t>berbagai</w:t>
      </w:r>
      <w:proofErr w:type="spellEnd"/>
      <w:r w:rsidR="00C12F43">
        <w:t xml:space="preserve"> </w:t>
      </w:r>
      <w:proofErr w:type="spellStart"/>
      <w:r w:rsidR="00C12F43">
        <w:t>bidang</w:t>
      </w:r>
      <w:proofErr w:type="spellEnd"/>
      <w:r w:rsidR="00C12F43">
        <w:t xml:space="preserve">, </w:t>
      </w:r>
      <w:proofErr w:type="spellStart"/>
      <w:r w:rsidR="00C12F43">
        <w:t>tak</w:t>
      </w:r>
      <w:proofErr w:type="spellEnd"/>
      <w:r w:rsidR="00C12F43">
        <w:t xml:space="preserve"> </w:t>
      </w:r>
      <w:proofErr w:type="spellStart"/>
      <w:r w:rsidR="00C12F43">
        <w:t>terkecuali</w:t>
      </w:r>
      <w:proofErr w:type="spellEnd"/>
      <w:r w:rsidR="00C12F43">
        <w:t xml:space="preserve"> </w:t>
      </w:r>
      <w:proofErr w:type="spellStart"/>
      <w:r w:rsidR="00C12F43">
        <w:t>bidang</w:t>
      </w:r>
      <w:proofErr w:type="spellEnd"/>
      <w:r w:rsidR="00C12F43">
        <w:t xml:space="preserve"> </w:t>
      </w:r>
      <w:proofErr w:type="spellStart"/>
      <w:r w:rsidR="00C12F43">
        <w:t>pendidikan</w:t>
      </w:r>
      <w:proofErr w:type="spellEnd"/>
      <w:r w:rsidR="00C12F43">
        <w:t xml:space="preserve">. Media </w:t>
      </w:r>
      <w:proofErr w:type="spellStart"/>
      <w:r w:rsidR="00C12F43">
        <w:t>interaktif</w:t>
      </w:r>
      <w:proofErr w:type="spellEnd"/>
      <w:r w:rsidR="00C12F43">
        <w:t xml:space="preserve"> </w:t>
      </w:r>
      <w:proofErr w:type="spellStart"/>
      <w:r w:rsidR="00C12F43">
        <w:t>dalam</w:t>
      </w:r>
      <w:proofErr w:type="spellEnd"/>
      <w:r w:rsidR="00C12F43">
        <w:t xml:space="preserve"> </w:t>
      </w:r>
      <w:proofErr w:type="spellStart"/>
      <w:r w:rsidR="00C12F43">
        <w:t>bidang</w:t>
      </w:r>
      <w:proofErr w:type="spellEnd"/>
      <w:r w:rsidR="00C12F43">
        <w:t xml:space="preserve"> </w:t>
      </w:r>
      <w:proofErr w:type="spellStart"/>
      <w:r w:rsidR="00C12F43">
        <w:t>pendidikan</w:t>
      </w:r>
      <w:proofErr w:type="spellEnd"/>
      <w:r w:rsidR="00C12F43">
        <w:t xml:space="preserve"> </w:t>
      </w:r>
      <w:proofErr w:type="spellStart"/>
      <w:r w:rsidR="00C12F43">
        <w:t>dimanfaatkan</w:t>
      </w:r>
      <w:proofErr w:type="spellEnd"/>
      <w:r w:rsidR="00C12F43">
        <w:t xml:space="preserve"> </w:t>
      </w:r>
      <w:proofErr w:type="spellStart"/>
      <w:r w:rsidR="00C12F43">
        <w:t>sebagai</w:t>
      </w:r>
      <w:proofErr w:type="spellEnd"/>
      <w:r w:rsidR="00C12F43">
        <w:t xml:space="preserve"> media ajar </w:t>
      </w:r>
      <w:proofErr w:type="spellStart"/>
      <w:r w:rsidR="00C12F43">
        <w:t>baik</w:t>
      </w:r>
      <w:proofErr w:type="spellEnd"/>
      <w:r w:rsidR="00C12F43">
        <w:t xml:space="preserve"> </w:t>
      </w:r>
      <w:proofErr w:type="spellStart"/>
      <w:r w:rsidR="00C12F43">
        <w:t>untuk</w:t>
      </w:r>
      <w:proofErr w:type="spellEnd"/>
      <w:r w:rsidR="00C12F43">
        <w:t xml:space="preserve"> guru </w:t>
      </w:r>
      <w:proofErr w:type="spellStart"/>
      <w:r w:rsidR="00C12F43">
        <w:t>atau</w:t>
      </w:r>
      <w:proofErr w:type="spellEnd"/>
      <w:r w:rsidR="00C12F43">
        <w:t xml:space="preserve"> </w:t>
      </w:r>
      <w:proofErr w:type="spellStart"/>
      <w:r w:rsidR="00C12F43">
        <w:t>siswa</w:t>
      </w:r>
      <w:proofErr w:type="spellEnd"/>
      <w:r w:rsidR="0073450E">
        <w:t xml:space="preserve"> </w:t>
      </w:r>
      <w:proofErr w:type="spellStart"/>
      <w:r w:rsidR="0073450E">
        <w:t>untuk</w:t>
      </w:r>
      <w:proofErr w:type="spellEnd"/>
      <w:r w:rsidR="0073450E">
        <w:t xml:space="preserve"> </w:t>
      </w:r>
      <w:proofErr w:type="spellStart"/>
      <w:r w:rsidR="0073450E">
        <w:t>meningkatkan</w:t>
      </w:r>
      <w:proofErr w:type="spellEnd"/>
      <w:r w:rsidR="0073450E">
        <w:t xml:space="preserve"> </w:t>
      </w:r>
      <w:proofErr w:type="spellStart"/>
      <w:r w:rsidR="0073450E">
        <w:t>kualitas</w:t>
      </w:r>
      <w:proofErr w:type="spellEnd"/>
      <w:r w:rsidR="0073450E">
        <w:t xml:space="preserve"> </w:t>
      </w:r>
      <w:proofErr w:type="spellStart"/>
      <w:r w:rsidR="0073450E">
        <w:t>belajar</w:t>
      </w:r>
      <w:proofErr w:type="spellEnd"/>
      <w:r w:rsidR="0073450E">
        <w:t xml:space="preserve"> </w:t>
      </w:r>
      <w:proofErr w:type="spellStart"/>
      <w:r w:rsidR="0073450E">
        <w:t>pengguna</w:t>
      </w:r>
      <w:proofErr w:type="spellEnd"/>
      <w:r w:rsidR="0073450E">
        <w:t xml:space="preserve"> </w:t>
      </w:r>
      <w:proofErr w:type="spellStart"/>
      <w:r w:rsidR="0073450E">
        <w:t>karena</w:t>
      </w:r>
      <w:proofErr w:type="spellEnd"/>
      <w:r w:rsidR="0073450E">
        <w:t xml:space="preserve"> yang </w:t>
      </w:r>
      <w:proofErr w:type="spellStart"/>
      <w:r w:rsidR="0073450E">
        <w:t>ditampilkan</w:t>
      </w:r>
      <w:proofErr w:type="spellEnd"/>
      <w:r w:rsidR="0073450E">
        <w:t xml:space="preserve"> di media </w:t>
      </w:r>
      <w:proofErr w:type="spellStart"/>
      <w:r w:rsidR="0073450E">
        <w:t>interaktif</w:t>
      </w:r>
      <w:proofErr w:type="spellEnd"/>
      <w:r w:rsidR="0073450E">
        <w:t xml:space="preserve"> </w:t>
      </w:r>
      <w:proofErr w:type="spellStart"/>
      <w:r w:rsidR="0073450E">
        <w:t>adalah</w:t>
      </w:r>
      <w:proofErr w:type="spellEnd"/>
      <w:r w:rsidR="0073450E">
        <w:t xml:space="preserve"> </w:t>
      </w:r>
      <w:proofErr w:type="spellStart"/>
      <w:r w:rsidR="0073450E">
        <w:t>berbagai</w:t>
      </w:r>
      <w:proofErr w:type="spellEnd"/>
      <w:r w:rsidR="0073450E">
        <w:t xml:space="preserve"> </w:t>
      </w:r>
      <w:proofErr w:type="spellStart"/>
      <w:r w:rsidR="0073450E">
        <w:t>objek</w:t>
      </w:r>
      <w:proofErr w:type="spellEnd"/>
      <w:r w:rsidR="0073450E">
        <w:t xml:space="preserve"> yang </w:t>
      </w:r>
      <w:proofErr w:type="spellStart"/>
      <w:r w:rsidR="0073450E">
        <w:t>bergerak</w:t>
      </w:r>
      <w:proofErr w:type="spellEnd"/>
      <w:r w:rsidR="0073450E">
        <w:t xml:space="preserve"> </w:t>
      </w:r>
      <w:proofErr w:type="spellStart"/>
      <w:r w:rsidR="0073450E">
        <w:t>sehingga</w:t>
      </w:r>
      <w:proofErr w:type="spellEnd"/>
      <w:r w:rsidR="0073450E">
        <w:t xml:space="preserve"> media </w:t>
      </w:r>
      <w:proofErr w:type="spellStart"/>
      <w:r w:rsidR="0073450E">
        <w:t>pembelajaran</w:t>
      </w:r>
      <w:proofErr w:type="spellEnd"/>
      <w:r w:rsidR="0073450E">
        <w:t xml:space="preserve"> </w:t>
      </w:r>
      <w:proofErr w:type="spellStart"/>
      <w:r w:rsidR="0073450E">
        <w:t>bisa</w:t>
      </w:r>
      <w:proofErr w:type="spellEnd"/>
      <w:r w:rsidR="0073450E">
        <w:t xml:space="preserve"> </w:t>
      </w:r>
      <w:proofErr w:type="spellStart"/>
      <w:r w:rsidR="0073450E">
        <w:t>canggih</w:t>
      </w:r>
      <w:proofErr w:type="spellEnd"/>
      <w:r w:rsidR="0073450E">
        <w:t xml:space="preserve"> dan </w:t>
      </w:r>
      <w:proofErr w:type="spellStart"/>
      <w:r w:rsidR="0073450E">
        <w:t>berksean</w:t>
      </w:r>
      <w:proofErr w:type="spellEnd"/>
      <w:r w:rsidR="0073450E">
        <w:t xml:space="preserve"> </w:t>
      </w:r>
      <w:proofErr w:type="spellStart"/>
      <w:r w:rsidR="0073450E">
        <w:t>baik</w:t>
      </w:r>
      <w:proofErr w:type="spellEnd"/>
      <w:r w:rsidR="0073450E">
        <w:t xml:space="preserve"> </w:t>
      </w:r>
      <w:proofErr w:type="spellStart"/>
      <w:r w:rsidR="0073450E">
        <w:t>untuk</w:t>
      </w:r>
      <w:proofErr w:type="spellEnd"/>
      <w:r w:rsidR="0073450E">
        <w:t xml:space="preserve"> guru dan </w:t>
      </w:r>
      <w:proofErr w:type="spellStart"/>
      <w:r w:rsidR="0073450E">
        <w:t>siswa</w:t>
      </w:r>
      <w:proofErr w:type="spellEnd"/>
      <w:r w:rsidR="0073450E">
        <w:t>.</w:t>
      </w:r>
    </w:p>
    <w:p w14:paraId="4B5E174B" w14:textId="77777777" w:rsidR="00565708" w:rsidRDefault="009E6215" w:rsidP="00565708">
      <w:pPr>
        <w:pStyle w:val="Heading2"/>
        <w:numPr>
          <w:ilvl w:val="0"/>
          <w:numId w:val="20"/>
        </w:numPr>
        <w:ind w:left="540" w:hanging="540"/>
        <w:rPr>
          <w:sz w:val="24"/>
          <w:lang w:val="id-ID"/>
        </w:rPr>
      </w:pPr>
      <w:bookmarkStart w:id="12" w:name="_Toc55318852"/>
      <w:proofErr w:type="spellStart"/>
      <w:r>
        <w:rPr>
          <w:sz w:val="24"/>
        </w:rPr>
        <w:t>Solusi</w:t>
      </w:r>
      <w:bookmarkEnd w:id="12"/>
      <w:proofErr w:type="spellEnd"/>
    </w:p>
    <w:p w14:paraId="73B075AE" w14:textId="77777777" w:rsidR="009E6215" w:rsidRPr="009E6215" w:rsidRDefault="003B7B48" w:rsidP="00B112D8">
      <w:pPr>
        <w:spacing w:after="0"/>
        <w:ind w:left="539" w:firstLine="629"/>
        <w:contextualSpacing/>
      </w:pPr>
      <w:r>
        <w:t xml:space="preserve">Karena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r>
        <w:rPr>
          <w:i/>
        </w:rPr>
        <w:t xml:space="preserve">stakeholder </w:t>
      </w:r>
      <w:proofErr w:type="spellStart"/>
      <w:r>
        <w:t>dalam</w:t>
      </w:r>
      <w:proofErr w:type="spellEnd"/>
      <w:r>
        <w:t xml:space="preserve"> dunia </w:t>
      </w:r>
      <w:proofErr w:type="spellStart"/>
      <w:r>
        <w:t>pendidikan</w:t>
      </w:r>
      <w:proofErr w:type="spellEnd"/>
      <w:r>
        <w:t xml:space="preserve"> </w:t>
      </w:r>
      <w:proofErr w:type="spellStart"/>
      <w:r>
        <w:t>memakai</w:t>
      </w:r>
      <w:proofErr w:type="spellEnd"/>
      <w:r>
        <w:t xml:space="preserve"> media </w:t>
      </w:r>
      <w:proofErr w:type="spellStart"/>
      <w:r>
        <w:t>interaktif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media </w:t>
      </w:r>
      <w:proofErr w:type="spellStart"/>
      <w:r>
        <w:t>pembelajarannya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pada propos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ajukan</w:t>
      </w:r>
      <w:proofErr w:type="spellEnd"/>
      <w:r>
        <w:t xml:space="preserve"> media </w:t>
      </w:r>
      <w:proofErr w:type="spellStart"/>
      <w:r>
        <w:t>interaktif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ma</w:t>
      </w:r>
      <w:proofErr w:type="spellEnd"/>
      <w:r>
        <w:t xml:space="preserve"> </w:t>
      </w:r>
      <w:r>
        <w:rPr>
          <w:i/>
        </w:rPr>
        <w:t>Sejarah Indonesia</w:t>
      </w:r>
      <w:r>
        <w:t xml:space="preserve">, media </w:t>
      </w:r>
      <w:proofErr w:type="spellStart"/>
      <w:r>
        <w:t>interktif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</w:t>
      </w:r>
      <w:proofErr w:type="spellStart"/>
      <w:r>
        <w:t>dimana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 dan </w:t>
      </w:r>
      <w:proofErr w:type="spellStart"/>
      <w:r>
        <w:t>kapan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, juga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oleh </w:t>
      </w:r>
      <w:proofErr w:type="spellStart"/>
      <w:r>
        <w:t>siapa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sejarah</w:t>
      </w:r>
      <w:proofErr w:type="spellEnd"/>
      <w:r>
        <w:t xml:space="preserve"> Indonesia</w:t>
      </w:r>
      <w:r w:rsidR="00BB4A0D">
        <w:t>.</w:t>
      </w:r>
    </w:p>
    <w:p w14:paraId="539F8175" w14:textId="77777777" w:rsidR="003C0307" w:rsidRPr="005511AF" w:rsidRDefault="00136B75" w:rsidP="000077A4">
      <w:pPr>
        <w:pStyle w:val="Heading1"/>
        <w:rPr>
          <w:lang w:val="id-ID"/>
        </w:rPr>
      </w:pPr>
      <w:r w:rsidRPr="00E059DA">
        <w:rPr>
          <w:rFonts w:cs="Times New Roman"/>
          <w:lang w:val="id-ID"/>
        </w:rPr>
        <w:br w:type="page"/>
      </w:r>
      <w:bookmarkStart w:id="13" w:name="_Toc55318853"/>
      <w:r w:rsidR="00C97CDD" w:rsidRPr="00E059DA">
        <w:rPr>
          <w:rFonts w:cs="Times New Roman"/>
        </w:rPr>
        <w:lastRenderedPageBreak/>
        <w:t xml:space="preserve">BAB </w:t>
      </w:r>
      <w:r w:rsidR="007A32DA">
        <w:rPr>
          <w:rFonts w:cs="Times New Roman"/>
        </w:rPr>
        <w:t>IV</w:t>
      </w:r>
      <w:r w:rsidR="00C97CDD" w:rsidRPr="00E059DA">
        <w:rPr>
          <w:rFonts w:cs="Times New Roman"/>
        </w:rPr>
        <w:br/>
      </w:r>
      <w:r w:rsidR="00C97CDD" w:rsidRPr="00E059DA">
        <w:rPr>
          <w:rFonts w:cs="Times New Roman"/>
          <w:lang w:val="id-ID"/>
        </w:rPr>
        <w:t>PERANCANGAN</w:t>
      </w:r>
      <w:bookmarkEnd w:id="13"/>
      <w:r w:rsidR="003C0307">
        <w:rPr>
          <w:lang w:val="id-ID"/>
        </w:rPr>
        <w:t xml:space="preserve"> </w:t>
      </w:r>
    </w:p>
    <w:p w14:paraId="2936390D" w14:textId="77777777" w:rsidR="00DD46F3" w:rsidRDefault="0003474E" w:rsidP="00DD46F3">
      <w:pPr>
        <w:pStyle w:val="Heading2"/>
        <w:numPr>
          <w:ilvl w:val="0"/>
          <w:numId w:val="22"/>
        </w:numPr>
        <w:ind w:left="540" w:hanging="540"/>
        <w:rPr>
          <w:sz w:val="24"/>
        </w:rPr>
      </w:pPr>
      <w:bookmarkStart w:id="14" w:name="_Toc55318854"/>
      <w:r>
        <w:rPr>
          <w:sz w:val="24"/>
          <w:lang w:val="id-ID"/>
        </w:rPr>
        <w:t xml:space="preserve">Perencanaan </w:t>
      </w:r>
      <w:r w:rsidR="005511AF">
        <w:rPr>
          <w:sz w:val="24"/>
          <w:lang w:val="id-ID"/>
        </w:rPr>
        <w:t>Program</w:t>
      </w:r>
      <w:bookmarkEnd w:id="14"/>
    </w:p>
    <w:p w14:paraId="20376F82" w14:textId="77777777" w:rsidR="00EE2638" w:rsidRPr="00EE2638" w:rsidRDefault="00EE2638" w:rsidP="00EE2638">
      <w:pPr>
        <w:ind w:firstLine="567"/>
      </w:pPr>
      <w:proofErr w:type="spellStart"/>
      <w:r>
        <w:t>Beriku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gambaran</w:t>
      </w:r>
      <w:proofErr w:type="spellEnd"/>
      <w:r>
        <w:t xml:space="preserve"> </w:t>
      </w:r>
      <w:proofErr w:type="spellStart"/>
      <w:r>
        <w:t>kasar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multimedia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interaktif</w:t>
      </w:r>
      <w:proofErr w:type="spellEnd"/>
      <w:r>
        <w:t xml:space="preserve"> Sejarah Indonesia.</w:t>
      </w:r>
    </w:p>
    <w:p w14:paraId="09BD8228" w14:textId="77777777" w:rsidR="005511AF" w:rsidRPr="00380073" w:rsidRDefault="00380073" w:rsidP="00753B43">
      <w:pPr>
        <w:pStyle w:val="ListParagraph"/>
        <w:numPr>
          <w:ilvl w:val="0"/>
          <w:numId w:val="26"/>
        </w:numPr>
        <w:rPr>
          <w:b/>
          <w:i/>
          <w:iCs/>
          <w:lang w:val="id-ID"/>
        </w:rPr>
      </w:pPr>
      <w:proofErr w:type="spellStart"/>
      <w:r>
        <w:rPr>
          <w:b/>
          <w:iCs/>
        </w:rPr>
        <w:t>Halaman</w:t>
      </w:r>
      <w:proofErr w:type="spellEnd"/>
      <w:r>
        <w:rPr>
          <w:b/>
          <w:iCs/>
        </w:rPr>
        <w:t xml:space="preserve"> Utama</w:t>
      </w:r>
    </w:p>
    <w:p w14:paraId="4636E749" w14:textId="77777777" w:rsidR="00380073" w:rsidRDefault="00380073" w:rsidP="00380073">
      <w:pPr>
        <w:pStyle w:val="ListParagraph"/>
        <w:keepNext/>
        <w:ind w:left="927"/>
        <w:jc w:val="center"/>
      </w:pPr>
      <w:r>
        <w:rPr>
          <w:b/>
          <w:i/>
          <w:iCs/>
          <w:noProof/>
        </w:rPr>
        <w:drawing>
          <wp:inline distT="0" distB="0" distL="0" distR="0" wp14:anchorId="448E287A" wp14:editId="1CB3B7A7">
            <wp:extent cx="3276600" cy="1773442"/>
            <wp:effectExtent l="0" t="0" r="0" b="0"/>
            <wp:docPr id="2" name="Picture 2" descr="D:\3411181103\TINGKAT III\SMT 5\2 SIstem Multimedia\TUBES\01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3411181103\TINGKAT III\SMT 5\2 SIstem Multimedia\TUBES\01.jpe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89677" cy="17805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53C28C" w14:textId="77777777" w:rsidR="00487DB5" w:rsidRDefault="00380073" w:rsidP="00380073">
      <w:pPr>
        <w:pStyle w:val="Caption"/>
        <w:ind w:left="993"/>
        <w:jc w:val="center"/>
      </w:pPr>
      <w:bookmarkStart w:id="15" w:name="_Toc55318813"/>
      <w:r>
        <w:t xml:space="preserve">Gambar </w:t>
      </w:r>
      <w:r w:rsidR="00D33B09">
        <w:fldChar w:fldCharType="begin"/>
      </w:r>
      <w:r w:rsidR="00D33B09">
        <w:instrText xml:space="preserve"> SEQ Gambar \* ARABIC </w:instrText>
      </w:r>
      <w:r w:rsidR="00D33B09">
        <w:fldChar w:fldCharType="separate"/>
      </w:r>
      <w:r w:rsidR="007E385F">
        <w:rPr>
          <w:noProof/>
        </w:rPr>
        <w:t>1</w:t>
      </w:r>
      <w:r w:rsidR="00D33B09">
        <w:rPr>
          <w:noProof/>
        </w:rPr>
        <w:fldChar w:fldCharType="end"/>
      </w:r>
      <w:r>
        <w:t xml:space="preserve"> </w:t>
      </w:r>
      <w:proofErr w:type="spellStart"/>
      <w:r>
        <w:rPr>
          <w:i w:val="0"/>
        </w:rPr>
        <w:t>Halaman</w:t>
      </w:r>
      <w:proofErr w:type="spellEnd"/>
      <w:r>
        <w:rPr>
          <w:i w:val="0"/>
        </w:rPr>
        <w:t xml:space="preserve"> Utama </w:t>
      </w:r>
      <w:proofErr w:type="spellStart"/>
      <w:r>
        <w:rPr>
          <w:i w:val="0"/>
        </w:rPr>
        <w:t>aplikasi</w:t>
      </w:r>
      <w:proofErr w:type="spellEnd"/>
      <w:r>
        <w:rPr>
          <w:i w:val="0"/>
        </w:rPr>
        <w:t xml:space="preserve"> multimedia </w:t>
      </w:r>
      <w:proofErr w:type="spellStart"/>
      <w:r>
        <w:rPr>
          <w:i w:val="0"/>
        </w:rPr>
        <w:t>pembelajaran</w:t>
      </w:r>
      <w:bookmarkEnd w:id="15"/>
      <w:proofErr w:type="spellEnd"/>
    </w:p>
    <w:p w14:paraId="7F5B4554" w14:textId="77777777" w:rsidR="00380073" w:rsidRPr="00380073" w:rsidRDefault="00380073" w:rsidP="00380073">
      <w:pPr>
        <w:pStyle w:val="ListParagraph"/>
        <w:ind w:left="927" w:firstLine="491"/>
        <w:rPr>
          <w:iCs/>
          <w:lang w:val="id-ID"/>
        </w:rPr>
      </w:pPr>
      <w:r>
        <w:rPr>
          <w:iCs/>
          <w:noProof/>
        </w:rPr>
        <w:t xml:space="preserve">Hal pertama yang ditampilkan saat membuka aplikasi multimedia pembelajaran interaktif mengenai pembelajaran sejarah Indonesia adalah halaman utama, di mana halaman ini </w:t>
      </w:r>
      <w:r w:rsidR="00EE2638">
        <w:rPr>
          <w:iCs/>
          <w:noProof/>
        </w:rPr>
        <w:t xml:space="preserve">menampilkan </w:t>
      </w:r>
      <w:r>
        <w:rPr>
          <w:iCs/>
          <w:noProof/>
        </w:rPr>
        <w:t xml:space="preserve">nama aplikasi edukasi, </w:t>
      </w:r>
      <w:r>
        <w:rPr>
          <w:i/>
          <w:iCs/>
          <w:noProof/>
        </w:rPr>
        <w:t>button</w:t>
      </w:r>
      <w:r>
        <w:rPr>
          <w:iCs/>
          <w:noProof/>
        </w:rPr>
        <w:t xml:space="preserve"> Masuk untuk masuk ke dalam aplikasi dan </w:t>
      </w:r>
      <w:r>
        <w:rPr>
          <w:i/>
          <w:iCs/>
          <w:noProof/>
        </w:rPr>
        <w:t>button</w:t>
      </w:r>
      <w:r>
        <w:rPr>
          <w:iCs/>
          <w:noProof/>
        </w:rPr>
        <w:t xml:space="preserve"> keluar untuk keluar dari aplikasi.</w:t>
      </w:r>
    </w:p>
    <w:p w14:paraId="6B7FAADD" w14:textId="77777777" w:rsidR="000077A4" w:rsidRPr="00380073" w:rsidRDefault="00380073" w:rsidP="00380073">
      <w:pPr>
        <w:pStyle w:val="ListParagraph"/>
        <w:numPr>
          <w:ilvl w:val="0"/>
          <w:numId w:val="26"/>
        </w:numPr>
        <w:rPr>
          <w:b/>
          <w:i/>
          <w:iCs/>
          <w:lang w:val="id-ID"/>
        </w:rPr>
      </w:pPr>
      <w:r>
        <w:rPr>
          <w:b/>
          <w:i/>
          <w:iCs/>
        </w:rPr>
        <w:t xml:space="preserve">Menu </w:t>
      </w:r>
      <w:r>
        <w:rPr>
          <w:b/>
          <w:iCs/>
        </w:rPr>
        <w:t>Utama</w:t>
      </w:r>
    </w:p>
    <w:p w14:paraId="1BCACA29" w14:textId="77777777" w:rsidR="00380073" w:rsidRDefault="00380073" w:rsidP="00380073">
      <w:pPr>
        <w:pStyle w:val="ListParagraph"/>
        <w:keepNext/>
        <w:tabs>
          <w:tab w:val="left" w:pos="5475"/>
        </w:tabs>
        <w:ind w:left="927"/>
        <w:jc w:val="center"/>
      </w:pPr>
      <w:r>
        <w:rPr>
          <w:b/>
          <w:iCs/>
          <w:noProof/>
        </w:rPr>
        <w:drawing>
          <wp:inline distT="0" distB="0" distL="0" distR="0" wp14:anchorId="3599384B" wp14:editId="521158AE">
            <wp:extent cx="3533775" cy="1912636"/>
            <wp:effectExtent l="0" t="0" r="0" b="0"/>
            <wp:docPr id="3" name="Picture 3" descr="D:\3411181103\TINGKAT III\SMT 5\2 SIstem Multimedia\TUBES\02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3411181103\TINGKAT III\SMT 5\2 SIstem Multimedia\TUBES\02.jpe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36418" cy="19140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BA53B2" w14:textId="77777777" w:rsidR="00380073" w:rsidRPr="00380073" w:rsidRDefault="00380073" w:rsidP="00380073">
      <w:pPr>
        <w:pStyle w:val="Caption"/>
        <w:ind w:left="993"/>
        <w:jc w:val="center"/>
        <w:rPr>
          <w:b/>
          <w:i w:val="0"/>
          <w:iCs w:val="0"/>
        </w:rPr>
      </w:pPr>
      <w:bookmarkStart w:id="16" w:name="_Toc55318814"/>
      <w:r>
        <w:t xml:space="preserve">Gambar </w:t>
      </w:r>
      <w:r w:rsidR="00D33B09">
        <w:fldChar w:fldCharType="begin"/>
      </w:r>
      <w:r w:rsidR="00D33B09">
        <w:instrText xml:space="preserve"> SEQ Gambar \* ARABIC </w:instrText>
      </w:r>
      <w:r w:rsidR="00D33B09">
        <w:fldChar w:fldCharType="separate"/>
      </w:r>
      <w:r w:rsidR="007E385F">
        <w:rPr>
          <w:noProof/>
        </w:rPr>
        <w:t>2</w:t>
      </w:r>
      <w:r w:rsidR="00D33B09">
        <w:rPr>
          <w:noProof/>
        </w:rPr>
        <w:fldChar w:fldCharType="end"/>
      </w:r>
      <w:r>
        <w:t xml:space="preserve"> </w:t>
      </w:r>
      <w:r>
        <w:rPr>
          <w:i w:val="0"/>
        </w:rPr>
        <w:t xml:space="preserve">Menu Utama </w:t>
      </w:r>
      <w:proofErr w:type="spellStart"/>
      <w:r>
        <w:rPr>
          <w:i w:val="0"/>
        </w:rPr>
        <w:t>aplikasi</w:t>
      </w:r>
      <w:proofErr w:type="spellEnd"/>
      <w:r>
        <w:rPr>
          <w:i w:val="0"/>
        </w:rPr>
        <w:t xml:space="preserve"> multimedia </w:t>
      </w:r>
      <w:proofErr w:type="spellStart"/>
      <w:r>
        <w:rPr>
          <w:i w:val="0"/>
        </w:rPr>
        <w:t>pembelajaran</w:t>
      </w:r>
      <w:bookmarkEnd w:id="16"/>
      <w:proofErr w:type="spellEnd"/>
    </w:p>
    <w:p w14:paraId="0029B47A" w14:textId="77777777" w:rsidR="00380073" w:rsidRPr="00380073" w:rsidRDefault="00380073" w:rsidP="00380073">
      <w:pPr>
        <w:pStyle w:val="ListParagraph"/>
        <w:tabs>
          <w:tab w:val="left" w:pos="5475"/>
        </w:tabs>
        <w:ind w:left="927" w:firstLine="491"/>
        <w:rPr>
          <w:iCs/>
        </w:rPr>
      </w:pPr>
      <w:proofErr w:type="spellStart"/>
      <w:r>
        <w:rPr>
          <w:iCs/>
        </w:rPr>
        <w:lastRenderedPageBreak/>
        <w:t>Apabila</w:t>
      </w:r>
      <w:proofErr w:type="spellEnd"/>
      <w:r>
        <w:rPr>
          <w:iCs/>
        </w:rPr>
        <w:t xml:space="preserve"> pada </w:t>
      </w:r>
      <w:proofErr w:type="spellStart"/>
      <w:r>
        <w:rPr>
          <w:iCs/>
        </w:rPr>
        <w:t>saat</w:t>
      </w:r>
      <w:proofErr w:type="spellEnd"/>
      <w:r>
        <w:rPr>
          <w:iCs/>
        </w:rPr>
        <w:t xml:space="preserve"> di </w:t>
      </w:r>
      <w:proofErr w:type="spellStart"/>
      <w:r>
        <w:rPr>
          <w:iCs/>
        </w:rPr>
        <w:t>halaman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utama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menekan</w:t>
      </w:r>
      <w:proofErr w:type="spellEnd"/>
      <w:r>
        <w:rPr>
          <w:iCs/>
        </w:rPr>
        <w:t xml:space="preserve"> </w:t>
      </w:r>
      <w:r>
        <w:rPr>
          <w:i/>
          <w:iCs/>
        </w:rPr>
        <w:t xml:space="preserve">button </w:t>
      </w:r>
      <w:proofErr w:type="spellStart"/>
      <w:r>
        <w:rPr>
          <w:iCs/>
        </w:rPr>
        <w:t>Masuk</w:t>
      </w:r>
      <w:proofErr w:type="spellEnd"/>
      <w:r>
        <w:rPr>
          <w:iCs/>
        </w:rPr>
        <w:t xml:space="preserve">, </w:t>
      </w:r>
      <w:proofErr w:type="spellStart"/>
      <w:r>
        <w:rPr>
          <w:iCs/>
        </w:rPr>
        <w:t>maka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akan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masuk</w:t>
      </w:r>
      <w:proofErr w:type="spellEnd"/>
      <w:r>
        <w:rPr>
          <w:iCs/>
        </w:rPr>
        <w:t xml:space="preserve"> pada </w:t>
      </w:r>
      <w:proofErr w:type="spellStart"/>
      <w:r>
        <w:rPr>
          <w:iCs/>
        </w:rPr>
        <w:t>aplikasi</w:t>
      </w:r>
      <w:proofErr w:type="spellEnd"/>
      <w:r>
        <w:rPr>
          <w:iCs/>
        </w:rPr>
        <w:t xml:space="preserve"> dan </w:t>
      </w:r>
      <w:proofErr w:type="spellStart"/>
      <w:r>
        <w:rPr>
          <w:iCs/>
        </w:rPr>
        <w:t>aplikasi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akan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menampilkan</w:t>
      </w:r>
      <w:proofErr w:type="spellEnd"/>
      <w:r>
        <w:rPr>
          <w:iCs/>
        </w:rPr>
        <w:t xml:space="preserve"> menu </w:t>
      </w:r>
      <w:proofErr w:type="spellStart"/>
      <w:r>
        <w:rPr>
          <w:iCs/>
        </w:rPr>
        <w:t>utamanya</w:t>
      </w:r>
      <w:proofErr w:type="spellEnd"/>
      <w:r>
        <w:rPr>
          <w:iCs/>
        </w:rPr>
        <w:t xml:space="preserve"> yang </w:t>
      </w:r>
      <w:proofErr w:type="spellStart"/>
      <w:r>
        <w:rPr>
          <w:iCs/>
        </w:rPr>
        <w:t>berisi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empat</w:t>
      </w:r>
      <w:proofErr w:type="spellEnd"/>
      <w:r>
        <w:rPr>
          <w:iCs/>
        </w:rPr>
        <w:t xml:space="preserve"> sub-menu </w:t>
      </w:r>
      <w:proofErr w:type="spellStart"/>
      <w:r>
        <w:rPr>
          <w:iCs/>
        </w:rPr>
        <w:t>mengenai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sejarah</w:t>
      </w:r>
      <w:proofErr w:type="spellEnd"/>
      <w:r>
        <w:rPr>
          <w:iCs/>
        </w:rPr>
        <w:t xml:space="preserve"> Indonesia, </w:t>
      </w:r>
      <w:proofErr w:type="spellStart"/>
      <w:r>
        <w:rPr>
          <w:iCs/>
        </w:rPr>
        <w:t>mulai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dari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PraKolonial</w:t>
      </w:r>
      <w:proofErr w:type="spellEnd"/>
      <w:r>
        <w:rPr>
          <w:iCs/>
        </w:rPr>
        <w:t xml:space="preserve"> </w:t>
      </w:r>
      <w:proofErr w:type="spellStart"/>
      <w:r>
        <w:rPr>
          <w:iCs/>
        </w:rPr>
        <w:t>hingga</w:t>
      </w:r>
      <w:proofErr w:type="spellEnd"/>
      <w:r>
        <w:rPr>
          <w:iCs/>
        </w:rPr>
        <w:t xml:space="preserve"> Order </w:t>
      </w:r>
      <w:proofErr w:type="spellStart"/>
      <w:r>
        <w:rPr>
          <w:iCs/>
        </w:rPr>
        <w:t>Baru</w:t>
      </w:r>
      <w:proofErr w:type="spellEnd"/>
      <w:r>
        <w:rPr>
          <w:iCs/>
        </w:rPr>
        <w:t>.</w:t>
      </w:r>
    </w:p>
    <w:p w14:paraId="5AFD5382" w14:textId="77777777" w:rsidR="00567447" w:rsidRPr="00380073" w:rsidRDefault="00380073" w:rsidP="00380073">
      <w:pPr>
        <w:pStyle w:val="ListParagraph"/>
        <w:numPr>
          <w:ilvl w:val="0"/>
          <w:numId w:val="26"/>
        </w:numPr>
        <w:rPr>
          <w:b/>
          <w:lang w:val="id-ID"/>
        </w:rPr>
      </w:pPr>
      <w:r>
        <w:rPr>
          <w:b/>
          <w:iCs/>
        </w:rPr>
        <w:t xml:space="preserve">Sub-menu </w:t>
      </w:r>
      <w:proofErr w:type="spellStart"/>
      <w:r w:rsidR="000C59DD">
        <w:rPr>
          <w:b/>
          <w:iCs/>
        </w:rPr>
        <w:t>PraKolonial</w:t>
      </w:r>
      <w:proofErr w:type="spellEnd"/>
    </w:p>
    <w:p w14:paraId="43797BFE" w14:textId="77777777" w:rsidR="007E385F" w:rsidRDefault="00380073" w:rsidP="007E385F">
      <w:pPr>
        <w:pStyle w:val="ListParagraph"/>
        <w:keepNext/>
        <w:ind w:left="927"/>
        <w:jc w:val="center"/>
      </w:pPr>
      <w:r>
        <w:rPr>
          <w:b/>
          <w:noProof/>
        </w:rPr>
        <w:drawing>
          <wp:inline distT="0" distB="0" distL="0" distR="0" wp14:anchorId="7E83F754" wp14:editId="27B455D7">
            <wp:extent cx="3124200" cy="1690956"/>
            <wp:effectExtent l="0" t="0" r="0" b="0"/>
            <wp:docPr id="7" name="Picture 7" descr="D:\3411181103\TINGKAT III\SMT 5\2 SIstem Multimedia\TUBES\06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3411181103\TINGKAT III\SMT 5\2 SIstem Multimedia\TUBES\06.jpe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26508" cy="16922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696985D" w14:textId="77777777" w:rsidR="00380073" w:rsidRPr="000C59DD" w:rsidRDefault="007E385F" w:rsidP="007E385F">
      <w:pPr>
        <w:pStyle w:val="Caption"/>
        <w:ind w:left="927"/>
        <w:jc w:val="center"/>
        <w:rPr>
          <w:i w:val="0"/>
        </w:rPr>
      </w:pPr>
      <w:bookmarkStart w:id="17" w:name="_Toc55318815"/>
      <w:r>
        <w:t xml:space="preserve">Gambar </w:t>
      </w:r>
      <w:r w:rsidR="00D33B09">
        <w:fldChar w:fldCharType="begin"/>
      </w:r>
      <w:r w:rsidR="00D33B09">
        <w:instrText xml:space="preserve"> SEQ Gambar \* ARABIC </w:instrText>
      </w:r>
      <w:r w:rsidR="00D33B09">
        <w:fldChar w:fldCharType="separate"/>
      </w:r>
      <w:r>
        <w:rPr>
          <w:noProof/>
        </w:rPr>
        <w:t>3</w:t>
      </w:r>
      <w:r w:rsidR="00D33B09">
        <w:rPr>
          <w:noProof/>
        </w:rPr>
        <w:fldChar w:fldCharType="end"/>
      </w:r>
      <w:r w:rsidR="000C59DD">
        <w:rPr>
          <w:i w:val="0"/>
        </w:rPr>
        <w:t xml:space="preserve"> Sub-Menu </w:t>
      </w:r>
      <w:proofErr w:type="spellStart"/>
      <w:r w:rsidR="000C59DD">
        <w:rPr>
          <w:i w:val="0"/>
        </w:rPr>
        <w:t>PraKolonial</w:t>
      </w:r>
      <w:bookmarkEnd w:id="17"/>
      <w:proofErr w:type="spellEnd"/>
    </w:p>
    <w:p w14:paraId="7A60007F" w14:textId="77777777" w:rsidR="007E385F" w:rsidRPr="007E385F" w:rsidRDefault="007E385F" w:rsidP="007E385F">
      <w:pPr>
        <w:ind w:left="993" w:firstLine="708"/>
      </w:pPr>
      <w:proofErr w:type="spellStart"/>
      <w:r>
        <w:t>Beriku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sub-menu </w:t>
      </w:r>
      <w:proofErr w:type="spellStart"/>
      <w:r>
        <w:t>PraKolonial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sub-menu </w:t>
      </w:r>
      <w:proofErr w:type="spellStart"/>
      <w:r>
        <w:t>ini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 xml:space="preserve">. Akan </w:t>
      </w:r>
      <w:proofErr w:type="spellStart"/>
      <w:r>
        <w:t>tampil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disert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beserta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proofErr w:type="spellStart"/>
      <w:r>
        <w:t>singka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jelasan</w:t>
      </w:r>
      <w:proofErr w:type="spellEnd"/>
      <w:r>
        <w:t xml:space="preserve"> </w:t>
      </w:r>
      <w:proofErr w:type="spellStart"/>
      <w:r w:rsidR="000C59DD">
        <w:t>mengenai</w:t>
      </w:r>
      <w:proofErr w:type="spellEnd"/>
      <w:r w:rsidR="000C59DD">
        <w:t xml:space="preserve"> </w:t>
      </w:r>
      <w:proofErr w:type="spellStart"/>
      <w:r w:rsidR="000C59DD">
        <w:t>sejarah</w:t>
      </w:r>
      <w:proofErr w:type="spellEnd"/>
      <w:r w:rsidR="000C59DD">
        <w:t xml:space="preserve"> Indonesia pada masa </w:t>
      </w:r>
      <w:proofErr w:type="spellStart"/>
      <w:r w:rsidR="000C59DD">
        <w:t>PraKolonial</w:t>
      </w:r>
      <w:proofErr w:type="spellEnd"/>
      <w:r w:rsidR="000C59DD">
        <w:t xml:space="preserve"> </w:t>
      </w:r>
      <w:r>
        <w:t xml:space="preserve">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lengkap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audio dan </w:t>
      </w:r>
      <w:r>
        <w:rPr>
          <w:i/>
        </w:rPr>
        <w:t>button Back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embal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Menu Utama.</w:t>
      </w:r>
    </w:p>
    <w:p w14:paraId="50000ABC" w14:textId="77777777" w:rsidR="00380073" w:rsidRPr="00380073" w:rsidRDefault="00380073" w:rsidP="007E385F">
      <w:pPr>
        <w:pStyle w:val="ListParagraph"/>
        <w:numPr>
          <w:ilvl w:val="0"/>
          <w:numId w:val="26"/>
        </w:numPr>
        <w:rPr>
          <w:b/>
          <w:lang w:val="id-ID"/>
        </w:rPr>
      </w:pPr>
      <w:r>
        <w:rPr>
          <w:b/>
          <w:iCs/>
        </w:rPr>
        <w:t xml:space="preserve">Sub-menu </w:t>
      </w:r>
      <w:proofErr w:type="spellStart"/>
      <w:r w:rsidR="000C59DD">
        <w:rPr>
          <w:b/>
          <w:iCs/>
        </w:rPr>
        <w:t>Kolonial</w:t>
      </w:r>
      <w:proofErr w:type="spellEnd"/>
    </w:p>
    <w:p w14:paraId="2CA8BF37" w14:textId="77777777" w:rsidR="007E385F" w:rsidRDefault="00380073" w:rsidP="007E385F">
      <w:pPr>
        <w:pStyle w:val="ListParagraph"/>
        <w:keepNext/>
        <w:ind w:left="927"/>
        <w:jc w:val="center"/>
      </w:pPr>
      <w:r>
        <w:rPr>
          <w:b/>
          <w:noProof/>
        </w:rPr>
        <w:drawing>
          <wp:inline distT="0" distB="0" distL="0" distR="0" wp14:anchorId="4C4DEA8D" wp14:editId="642C0E12">
            <wp:extent cx="3028950" cy="1639402"/>
            <wp:effectExtent l="0" t="0" r="0" b="0"/>
            <wp:docPr id="6" name="Picture 6" descr="D:\3411181103\TINGKAT III\SMT 5\2 SIstem Multimedia\TUBES\04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3411181103\TINGKAT III\SMT 5\2 SIstem Multimedia\TUBES\04.jpe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32871" cy="16415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BC708D" w14:textId="77777777" w:rsidR="00380073" w:rsidRPr="007E385F" w:rsidRDefault="007E385F" w:rsidP="007E385F">
      <w:pPr>
        <w:pStyle w:val="Caption"/>
        <w:ind w:left="927"/>
        <w:jc w:val="center"/>
        <w:rPr>
          <w:i w:val="0"/>
        </w:rPr>
      </w:pPr>
      <w:bookmarkStart w:id="18" w:name="_Toc55318816"/>
      <w:r>
        <w:t xml:space="preserve">Gambar </w:t>
      </w:r>
      <w:r w:rsidR="00D33B09">
        <w:fldChar w:fldCharType="begin"/>
      </w:r>
      <w:r w:rsidR="00D33B09">
        <w:instrText xml:space="preserve"> SEQ Gambar \* ARABIC </w:instrText>
      </w:r>
      <w:r w:rsidR="00D33B09">
        <w:fldChar w:fldCharType="separate"/>
      </w:r>
      <w:r>
        <w:rPr>
          <w:noProof/>
        </w:rPr>
        <w:t>4</w:t>
      </w:r>
      <w:r w:rsidR="00D33B09">
        <w:rPr>
          <w:noProof/>
        </w:rPr>
        <w:fldChar w:fldCharType="end"/>
      </w:r>
      <w:r>
        <w:rPr>
          <w:i w:val="0"/>
        </w:rPr>
        <w:t xml:space="preserve"> </w:t>
      </w:r>
      <w:r w:rsidR="000C59DD">
        <w:rPr>
          <w:i w:val="0"/>
        </w:rPr>
        <w:t xml:space="preserve">Sub-Menu </w:t>
      </w:r>
      <w:proofErr w:type="spellStart"/>
      <w:r w:rsidR="000C59DD">
        <w:rPr>
          <w:i w:val="0"/>
        </w:rPr>
        <w:t>Kolonial</w:t>
      </w:r>
      <w:bookmarkEnd w:id="18"/>
      <w:proofErr w:type="spellEnd"/>
    </w:p>
    <w:p w14:paraId="3836CDAE" w14:textId="77777777" w:rsidR="000C59DD" w:rsidRPr="007E385F" w:rsidRDefault="000C59DD" w:rsidP="000C59DD">
      <w:pPr>
        <w:ind w:left="993" w:firstLine="708"/>
      </w:pPr>
      <w:proofErr w:type="spellStart"/>
      <w:r>
        <w:t>Beriku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sub-menu </w:t>
      </w:r>
      <w:proofErr w:type="spellStart"/>
      <w:r>
        <w:t>Kolonial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sub-menu </w:t>
      </w:r>
      <w:proofErr w:type="spellStart"/>
      <w:r>
        <w:t>ini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 xml:space="preserve">. Akan </w:t>
      </w:r>
      <w:proofErr w:type="spellStart"/>
      <w:r>
        <w:t>tampil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disert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beserta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proofErr w:type="spellStart"/>
      <w:r>
        <w:t>singka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sejarah</w:t>
      </w:r>
      <w:proofErr w:type="spellEnd"/>
      <w:r>
        <w:t xml:space="preserve"> Indonesia pada masa </w:t>
      </w:r>
      <w:proofErr w:type="spellStart"/>
      <w:r>
        <w:t>Kolonial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lengkap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audio dan </w:t>
      </w:r>
      <w:r>
        <w:rPr>
          <w:i/>
        </w:rPr>
        <w:t>button Back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embal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Menu Utama.</w:t>
      </w:r>
    </w:p>
    <w:p w14:paraId="297D5ABD" w14:textId="77777777" w:rsidR="00380073" w:rsidRPr="00380073" w:rsidRDefault="00380073" w:rsidP="007E385F">
      <w:pPr>
        <w:pStyle w:val="ListParagraph"/>
        <w:numPr>
          <w:ilvl w:val="0"/>
          <w:numId w:val="26"/>
        </w:numPr>
        <w:rPr>
          <w:b/>
          <w:lang w:val="id-ID"/>
        </w:rPr>
      </w:pPr>
      <w:r>
        <w:rPr>
          <w:b/>
          <w:iCs/>
        </w:rPr>
        <w:lastRenderedPageBreak/>
        <w:t xml:space="preserve">Sub-menu </w:t>
      </w:r>
      <w:proofErr w:type="spellStart"/>
      <w:r w:rsidR="00EE2638">
        <w:rPr>
          <w:b/>
          <w:iCs/>
        </w:rPr>
        <w:t>Awal</w:t>
      </w:r>
      <w:proofErr w:type="spellEnd"/>
      <w:r w:rsidR="00EE2638">
        <w:rPr>
          <w:b/>
          <w:iCs/>
        </w:rPr>
        <w:t xml:space="preserve"> </w:t>
      </w:r>
      <w:proofErr w:type="spellStart"/>
      <w:r w:rsidR="00EE2638">
        <w:rPr>
          <w:b/>
          <w:iCs/>
        </w:rPr>
        <w:t>Kemerdekaan</w:t>
      </w:r>
      <w:proofErr w:type="spellEnd"/>
    </w:p>
    <w:p w14:paraId="490EC5EC" w14:textId="77777777" w:rsidR="007E385F" w:rsidRDefault="00380073" w:rsidP="007E385F">
      <w:pPr>
        <w:pStyle w:val="ListParagraph"/>
        <w:keepNext/>
        <w:ind w:left="927"/>
        <w:jc w:val="center"/>
      </w:pPr>
      <w:r>
        <w:rPr>
          <w:b/>
          <w:noProof/>
        </w:rPr>
        <w:drawing>
          <wp:inline distT="0" distB="0" distL="0" distR="0" wp14:anchorId="0924A322" wp14:editId="5D92F39E">
            <wp:extent cx="3429000" cy="1855927"/>
            <wp:effectExtent l="0" t="0" r="0" b="0"/>
            <wp:docPr id="5" name="Picture 5" descr="D:\3411181103\TINGKAT III\SMT 5\2 SIstem Multimedia\TUBES\03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3411181103\TINGKAT III\SMT 5\2 SIstem Multimedia\TUBES\03.jpe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1519" cy="1857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CBD097" w14:textId="77777777" w:rsidR="00380073" w:rsidRDefault="007E385F" w:rsidP="007E385F">
      <w:pPr>
        <w:pStyle w:val="Caption"/>
        <w:ind w:left="927"/>
        <w:jc w:val="center"/>
        <w:rPr>
          <w:i w:val="0"/>
        </w:rPr>
      </w:pPr>
      <w:bookmarkStart w:id="19" w:name="_Toc55318817"/>
      <w:r>
        <w:t xml:space="preserve">Gambar </w:t>
      </w:r>
      <w:r w:rsidR="00D33B09">
        <w:fldChar w:fldCharType="begin"/>
      </w:r>
      <w:r w:rsidR="00D33B09">
        <w:instrText xml:space="preserve"> SEQ Gambar \* ARABIC </w:instrText>
      </w:r>
      <w:r w:rsidR="00D33B09">
        <w:fldChar w:fldCharType="separate"/>
      </w:r>
      <w:r>
        <w:rPr>
          <w:noProof/>
        </w:rPr>
        <w:t>5</w:t>
      </w:r>
      <w:r w:rsidR="00D33B09">
        <w:rPr>
          <w:noProof/>
        </w:rPr>
        <w:fldChar w:fldCharType="end"/>
      </w:r>
      <w:r w:rsidR="000C59DD">
        <w:rPr>
          <w:i w:val="0"/>
        </w:rPr>
        <w:t xml:space="preserve"> Sub-Menu </w:t>
      </w:r>
      <w:proofErr w:type="spellStart"/>
      <w:r w:rsidR="000C59DD">
        <w:rPr>
          <w:i w:val="0"/>
        </w:rPr>
        <w:t>Awal</w:t>
      </w:r>
      <w:proofErr w:type="spellEnd"/>
      <w:r w:rsidR="000C59DD">
        <w:rPr>
          <w:i w:val="0"/>
        </w:rPr>
        <w:t xml:space="preserve"> </w:t>
      </w:r>
      <w:proofErr w:type="spellStart"/>
      <w:r w:rsidR="000C59DD">
        <w:rPr>
          <w:i w:val="0"/>
        </w:rPr>
        <w:t>Kemerdekaan</w:t>
      </w:r>
      <w:bookmarkEnd w:id="19"/>
      <w:proofErr w:type="spellEnd"/>
    </w:p>
    <w:p w14:paraId="640E133C" w14:textId="77777777" w:rsidR="00EE2638" w:rsidRPr="00EE2638" w:rsidRDefault="00EE2638" w:rsidP="00EE2638">
      <w:pPr>
        <w:ind w:left="993" w:firstLine="708"/>
      </w:pPr>
      <w:proofErr w:type="spellStart"/>
      <w:r>
        <w:t>Beriku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sub-menu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Kemerdeka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sub-menu </w:t>
      </w:r>
      <w:proofErr w:type="spellStart"/>
      <w:r>
        <w:t>ini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 xml:space="preserve">. Akan </w:t>
      </w:r>
      <w:proofErr w:type="spellStart"/>
      <w:r>
        <w:t>tampil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disert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beserta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proofErr w:type="spellStart"/>
      <w:r>
        <w:t>singka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sejarah</w:t>
      </w:r>
      <w:proofErr w:type="spellEnd"/>
      <w:r>
        <w:t xml:space="preserve"> Indonesia pada masa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Kemerdekaan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lengkap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audio dan </w:t>
      </w:r>
      <w:r>
        <w:rPr>
          <w:i/>
        </w:rPr>
        <w:t>button Back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embal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Menu Utama.</w:t>
      </w:r>
    </w:p>
    <w:p w14:paraId="0B04D199" w14:textId="77777777" w:rsidR="00380073" w:rsidRPr="00380073" w:rsidRDefault="00380073" w:rsidP="007E385F">
      <w:pPr>
        <w:pStyle w:val="ListParagraph"/>
        <w:numPr>
          <w:ilvl w:val="0"/>
          <w:numId w:val="26"/>
        </w:numPr>
        <w:rPr>
          <w:b/>
          <w:lang w:val="id-ID"/>
        </w:rPr>
      </w:pPr>
      <w:r>
        <w:rPr>
          <w:b/>
          <w:iCs/>
        </w:rPr>
        <w:t xml:space="preserve">Sub-menu </w:t>
      </w:r>
      <w:proofErr w:type="spellStart"/>
      <w:r w:rsidR="00EE2638">
        <w:rPr>
          <w:b/>
          <w:iCs/>
        </w:rPr>
        <w:t>Orde</w:t>
      </w:r>
      <w:proofErr w:type="spellEnd"/>
      <w:r w:rsidR="00EE2638">
        <w:rPr>
          <w:b/>
          <w:iCs/>
        </w:rPr>
        <w:t xml:space="preserve"> </w:t>
      </w:r>
      <w:proofErr w:type="spellStart"/>
      <w:r w:rsidR="00EE2638">
        <w:rPr>
          <w:b/>
          <w:iCs/>
        </w:rPr>
        <w:t>Baru</w:t>
      </w:r>
      <w:proofErr w:type="spellEnd"/>
      <w:r w:rsidR="00EE2638">
        <w:rPr>
          <w:b/>
          <w:iCs/>
        </w:rPr>
        <w:t xml:space="preserve"> </w:t>
      </w:r>
    </w:p>
    <w:p w14:paraId="52E9842B" w14:textId="77777777" w:rsidR="007E385F" w:rsidRDefault="00380073" w:rsidP="007E385F">
      <w:pPr>
        <w:pStyle w:val="ListParagraph"/>
        <w:keepNext/>
        <w:ind w:left="927"/>
        <w:jc w:val="center"/>
      </w:pPr>
      <w:r>
        <w:rPr>
          <w:b/>
          <w:noProof/>
        </w:rPr>
        <w:drawing>
          <wp:inline distT="0" distB="0" distL="0" distR="0" wp14:anchorId="6998CAF0" wp14:editId="25AE5186">
            <wp:extent cx="3686175" cy="1995122"/>
            <wp:effectExtent l="0" t="0" r="0" b="0"/>
            <wp:docPr id="4" name="Picture 4" descr="D:\3411181103\TINGKAT III\SMT 5\2 SIstem Multimedia\TUBES\07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3411181103\TINGKAT III\SMT 5\2 SIstem Multimedia\TUBES\07.jpe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90121" cy="19972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803831" w14:textId="77777777" w:rsidR="00380073" w:rsidRPr="00EE2638" w:rsidRDefault="007E385F" w:rsidP="007E385F">
      <w:pPr>
        <w:pStyle w:val="Caption"/>
        <w:ind w:left="927"/>
        <w:jc w:val="center"/>
        <w:rPr>
          <w:b/>
          <w:i w:val="0"/>
          <w:lang w:val="id-ID"/>
        </w:rPr>
      </w:pPr>
      <w:bookmarkStart w:id="20" w:name="_Toc55318818"/>
      <w:r>
        <w:t xml:space="preserve">Gambar </w:t>
      </w:r>
      <w:r w:rsidR="00D33B09">
        <w:fldChar w:fldCharType="begin"/>
      </w:r>
      <w:r w:rsidR="00D33B09">
        <w:instrText xml:space="preserve"> SEQ Gambar \* ARABIC </w:instrText>
      </w:r>
      <w:r w:rsidR="00D33B09">
        <w:fldChar w:fldCharType="separate"/>
      </w:r>
      <w:r>
        <w:rPr>
          <w:noProof/>
        </w:rPr>
        <w:t>6</w:t>
      </w:r>
      <w:r w:rsidR="00D33B09">
        <w:rPr>
          <w:noProof/>
        </w:rPr>
        <w:fldChar w:fldCharType="end"/>
      </w:r>
      <w:r w:rsidR="00EE2638">
        <w:rPr>
          <w:i w:val="0"/>
        </w:rPr>
        <w:t xml:space="preserve"> Sub-menu </w:t>
      </w:r>
      <w:proofErr w:type="spellStart"/>
      <w:r w:rsidR="00EE2638">
        <w:rPr>
          <w:i w:val="0"/>
        </w:rPr>
        <w:t>Orde</w:t>
      </w:r>
      <w:proofErr w:type="spellEnd"/>
      <w:r w:rsidR="00EE2638">
        <w:rPr>
          <w:i w:val="0"/>
        </w:rPr>
        <w:t xml:space="preserve"> </w:t>
      </w:r>
      <w:proofErr w:type="spellStart"/>
      <w:r w:rsidR="00EE2638">
        <w:rPr>
          <w:i w:val="0"/>
        </w:rPr>
        <w:t>Baru</w:t>
      </w:r>
      <w:bookmarkEnd w:id="20"/>
      <w:proofErr w:type="spellEnd"/>
    </w:p>
    <w:p w14:paraId="48F89015" w14:textId="77777777" w:rsidR="000077A4" w:rsidRPr="00E815F5" w:rsidRDefault="00EE2638" w:rsidP="00E815F5">
      <w:pPr>
        <w:pStyle w:val="ListParagraph"/>
        <w:ind w:left="927" w:firstLine="513"/>
        <w:rPr>
          <w:lang w:val="id-ID"/>
        </w:rPr>
      </w:pPr>
      <w:proofErr w:type="spellStart"/>
      <w:r>
        <w:t>Beriku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sub-menu </w:t>
      </w:r>
      <w:proofErr w:type="spellStart"/>
      <w:r>
        <w:t>Orde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sub-menu </w:t>
      </w:r>
      <w:proofErr w:type="spellStart"/>
      <w:r>
        <w:t>ini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 xml:space="preserve">. Akan </w:t>
      </w:r>
      <w:proofErr w:type="spellStart"/>
      <w:r>
        <w:t>tampil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disert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beserta</w:t>
      </w:r>
      <w:proofErr w:type="spellEnd"/>
      <w:r>
        <w:t xml:space="preserve"> </w:t>
      </w:r>
      <w:proofErr w:type="spellStart"/>
      <w:r>
        <w:t>teks</w:t>
      </w:r>
      <w:proofErr w:type="spellEnd"/>
      <w:r>
        <w:t xml:space="preserve"> </w:t>
      </w:r>
      <w:proofErr w:type="spellStart"/>
      <w:r>
        <w:t>singkat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sejarah</w:t>
      </w:r>
      <w:proofErr w:type="spellEnd"/>
      <w:r>
        <w:t xml:space="preserve"> Indonesia pada masa </w:t>
      </w:r>
      <w:proofErr w:type="spellStart"/>
      <w:r>
        <w:t>Orde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lengkap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audio dan </w:t>
      </w:r>
      <w:r>
        <w:rPr>
          <w:i/>
        </w:rPr>
        <w:t>button Back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embal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Menu Utama.</w:t>
      </w:r>
    </w:p>
    <w:p w14:paraId="02BC5F22" w14:textId="77777777" w:rsidR="006C73A8" w:rsidRDefault="006C73A8" w:rsidP="003C716F">
      <w:pPr>
        <w:pStyle w:val="ListParagraph"/>
        <w:ind w:left="567"/>
      </w:pPr>
      <w:r>
        <w:br w:type="page"/>
      </w:r>
    </w:p>
    <w:p w14:paraId="0F9A453D" w14:textId="77777777" w:rsidR="001D3680" w:rsidRDefault="001D3680" w:rsidP="005136B9">
      <w:pPr>
        <w:pStyle w:val="Heading1"/>
        <w:spacing w:before="0" w:after="240"/>
        <w:rPr>
          <w:rFonts w:asciiTheme="majorBidi" w:hAnsiTheme="majorBidi"/>
          <w:bCs/>
          <w:szCs w:val="28"/>
        </w:rPr>
      </w:pPr>
      <w:bookmarkStart w:id="21" w:name="_Toc55318855"/>
      <w:r>
        <w:rPr>
          <w:rFonts w:asciiTheme="majorBidi" w:hAnsiTheme="majorBidi"/>
          <w:bCs/>
          <w:szCs w:val="28"/>
        </w:rPr>
        <w:lastRenderedPageBreak/>
        <w:t>BAB V</w:t>
      </w:r>
      <w:r w:rsidRPr="00BB3558">
        <w:rPr>
          <w:rFonts w:asciiTheme="majorBidi" w:hAnsiTheme="majorBidi"/>
          <w:bCs/>
          <w:szCs w:val="28"/>
        </w:rPr>
        <w:br/>
      </w:r>
      <w:r>
        <w:rPr>
          <w:rFonts w:asciiTheme="majorBidi" w:hAnsiTheme="majorBidi"/>
          <w:bCs/>
          <w:szCs w:val="28"/>
        </w:rPr>
        <w:t>PENUTUP</w:t>
      </w:r>
      <w:bookmarkEnd w:id="21"/>
    </w:p>
    <w:p w14:paraId="2C5EFD3F" w14:textId="77777777" w:rsidR="005136B9" w:rsidRDefault="009D34B6" w:rsidP="00E46546">
      <w:pPr>
        <w:spacing w:after="0"/>
        <w:ind w:firstLine="811"/>
        <w:contextualSpacing/>
      </w:pPr>
      <w:proofErr w:type="spellStart"/>
      <w:r>
        <w:t>Aplikasi</w:t>
      </w:r>
      <w:proofErr w:type="spellEnd"/>
      <w:r>
        <w:t xml:space="preserve"> multimedia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mbelajaran</w:t>
      </w:r>
      <w:proofErr w:type="spellEnd"/>
      <w:r>
        <w:t xml:space="preserve"> </w:t>
      </w:r>
      <w:proofErr w:type="spellStart"/>
      <w:r>
        <w:t>interaktif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Sejarah Indonesia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Adobe Animat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yisipkan</w:t>
      </w:r>
      <w:proofErr w:type="spellEnd"/>
      <w:r>
        <w:t xml:space="preserve"> </w:t>
      </w:r>
      <w:proofErr w:type="spellStart"/>
      <w:r>
        <w:t>gambar-gambar</w:t>
      </w:r>
      <w:proofErr w:type="spellEnd"/>
      <w:r>
        <w:t xml:space="preserve">, </w:t>
      </w:r>
      <w:proofErr w:type="spellStart"/>
      <w:r>
        <w:t>teks</w:t>
      </w:r>
      <w:proofErr w:type="spellEnd"/>
      <w:r>
        <w:t xml:space="preserve">, </w:t>
      </w:r>
      <w:r w:rsidR="009D43DF">
        <w:t xml:space="preserve">audio dan lain-lain. </w:t>
      </w:r>
      <w:proofErr w:type="spellStart"/>
      <w:r w:rsidR="009D43DF">
        <w:t>Aplikasi</w:t>
      </w:r>
      <w:proofErr w:type="spellEnd"/>
      <w:r w:rsidR="009D43DF">
        <w:t xml:space="preserve"> </w:t>
      </w:r>
      <w:proofErr w:type="spellStart"/>
      <w:r w:rsidR="009D43DF">
        <w:t>ini</w:t>
      </w:r>
      <w:proofErr w:type="spellEnd"/>
      <w:r w:rsidR="009D43DF">
        <w:t xml:space="preserve"> </w:t>
      </w:r>
      <w:proofErr w:type="spellStart"/>
      <w:r w:rsidR="009D43DF">
        <w:t>dibuat</w:t>
      </w:r>
      <w:proofErr w:type="spellEnd"/>
      <w:r w:rsidR="009D43DF">
        <w:t xml:space="preserve"> </w:t>
      </w:r>
      <w:proofErr w:type="spellStart"/>
      <w:r w:rsidR="009D43DF">
        <w:t>dengan</w:t>
      </w:r>
      <w:proofErr w:type="spellEnd"/>
      <w:r w:rsidR="009D43DF">
        <w:t xml:space="preserve"> </w:t>
      </w:r>
      <w:proofErr w:type="spellStart"/>
      <w:r w:rsidR="009D43DF">
        <w:t>harapan</w:t>
      </w:r>
      <w:proofErr w:type="spellEnd"/>
      <w:r w:rsidR="009D43DF">
        <w:t xml:space="preserve"> </w:t>
      </w:r>
      <w:proofErr w:type="spellStart"/>
      <w:r w:rsidR="009D43DF">
        <w:t>dapat</w:t>
      </w:r>
      <w:proofErr w:type="spellEnd"/>
      <w:r w:rsidR="009D43DF">
        <w:t xml:space="preserve"> </w:t>
      </w:r>
      <w:proofErr w:type="spellStart"/>
      <w:r w:rsidR="009D43DF">
        <w:t>memberikan</w:t>
      </w:r>
      <w:proofErr w:type="spellEnd"/>
      <w:r w:rsidR="009D43DF">
        <w:t xml:space="preserve"> </w:t>
      </w:r>
      <w:proofErr w:type="spellStart"/>
      <w:r w:rsidR="009D43DF">
        <w:t>manfaat</w:t>
      </w:r>
      <w:proofErr w:type="spellEnd"/>
      <w:r w:rsidR="001D3680">
        <w:t xml:space="preserve">: </w:t>
      </w:r>
    </w:p>
    <w:p w14:paraId="53261A53" w14:textId="77777777" w:rsidR="005136B9" w:rsidRDefault="001D3680" w:rsidP="005136B9">
      <w:pPr>
        <w:pStyle w:val="ListParagraph"/>
        <w:numPr>
          <w:ilvl w:val="0"/>
          <w:numId w:val="30"/>
        </w:numPr>
      </w:pP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r w:rsidR="009D43DF">
        <w:t xml:space="preserve">proses </w:t>
      </w:r>
      <w:proofErr w:type="spellStart"/>
      <w:r w:rsidR="009D43DF">
        <w:t>belajar</w:t>
      </w:r>
      <w:proofErr w:type="spellEnd"/>
      <w:r w:rsidR="009D43DF">
        <w:t xml:space="preserve"> </w:t>
      </w:r>
      <w:proofErr w:type="spellStart"/>
      <w:r w:rsidR="009D43DF">
        <w:t>bagi</w:t>
      </w:r>
      <w:proofErr w:type="spellEnd"/>
      <w:r w:rsidR="009D43DF">
        <w:t xml:space="preserve"> </w:t>
      </w:r>
      <w:proofErr w:type="spellStart"/>
      <w:r w:rsidR="009D43DF">
        <w:t>siswa</w:t>
      </w:r>
      <w:proofErr w:type="spellEnd"/>
      <w:r w:rsidR="009D43DF">
        <w:t xml:space="preserve"> dan </w:t>
      </w:r>
      <w:proofErr w:type="spellStart"/>
      <w:r w:rsidR="009D43DF">
        <w:t>siswi</w:t>
      </w:r>
      <w:proofErr w:type="spellEnd"/>
      <w:r w:rsidR="009D43DF">
        <w:t xml:space="preserve"> yang </w:t>
      </w:r>
      <w:proofErr w:type="spellStart"/>
      <w:r w:rsidR="009D43DF">
        <w:t>mempelajari</w:t>
      </w:r>
      <w:proofErr w:type="spellEnd"/>
      <w:r w:rsidR="009D43DF">
        <w:t xml:space="preserve"> Sejarah Indonesia</w:t>
      </w:r>
      <w:r w:rsidR="005136B9">
        <w:t>.</w:t>
      </w:r>
    </w:p>
    <w:p w14:paraId="77CCC415" w14:textId="77777777" w:rsidR="001D3680" w:rsidRPr="001D3680" w:rsidRDefault="009D43DF" w:rsidP="00E46546">
      <w:pPr>
        <w:pStyle w:val="ListParagraph"/>
        <w:numPr>
          <w:ilvl w:val="0"/>
          <w:numId w:val="30"/>
        </w:numPr>
      </w:pPr>
      <w:proofErr w:type="spellStart"/>
      <w:r>
        <w:t>Memberikan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belajar</w:t>
      </w:r>
      <w:proofErr w:type="spellEnd"/>
      <w:r>
        <w:t xml:space="preserve"> </w:t>
      </w:r>
      <w:proofErr w:type="spellStart"/>
      <w:r>
        <w:t>siswa</w:t>
      </w:r>
      <w:proofErr w:type="spellEnd"/>
      <w:r>
        <w:t xml:space="preserve"> dan </w:t>
      </w:r>
      <w:proofErr w:type="spellStart"/>
      <w:r>
        <w:t>siswi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materi</w:t>
      </w:r>
      <w:proofErr w:type="spellEnd"/>
      <w:r>
        <w:t xml:space="preserve"> Sejarah Indonesia</w:t>
      </w:r>
      <w:r w:rsidR="001D3680">
        <w:t>.</w:t>
      </w:r>
    </w:p>
    <w:p w14:paraId="058B42FB" w14:textId="77777777" w:rsidR="001D3680" w:rsidRDefault="001D3680" w:rsidP="001D3680">
      <w:pPr>
        <w:ind w:left="567"/>
        <w:jc w:val="center"/>
      </w:pPr>
    </w:p>
    <w:p w14:paraId="4A9559A5" w14:textId="77777777" w:rsidR="009D3B2D" w:rsidRDefault="009D3B2D" w:rsidP="00753B43">
      <w:pPr>
        <w:ind w:left="567"/>
        <w:sectPr w:rsidR="009D3B2D" w:rsidSect="00C006FF">
          <w:footerReference w:type="default" r:id="rId19"/>
          <w:footerReference w:type="first" r:id="rId20"/>
          <w:pgSz w:w="11906" w:h="16838" w:code="9"/>
          <w:pgMar w:top="1699" w:right="1699" w:bottom="1699" w:left="2275" w:header="720" w:footer="720" w:gutter="0"/>
          <w:pgNumType w:start="1"/>
          <w:cols w:space="720"/>
          <w:titlePg/>
          <w:docGrid w:linePitch="360"/>
        </w:sectPr>
      </w:pPr>
    </w:p>
    <w:p w14:paraId="5E9CED33" w14:textId="77777777" w:rsidR="001D3680" w:rsidRDefault="001D3680" w:rsidP="004668B3">
      <w:pPr>
        <w:pStyle w:val="Heading1"/>
      </w:pPr>
      <w:bookmarkStart w:id="22" w:name="_Toc55318856"/>
      <w:r>
        <w:lastRenderedPageBreak/>
        <w:t>DAFTAR PUSTAKA</w:t>
      </w:r>
      <w:bookmarkEnd w:id="22"/>
    </w:p>
    <w:sdt>
      <w:sdtPr>
        <w:rPr>
          <w:b/>
        </w:rPr>
        <w:id w:val="-1678107129"/>
        <w:docPartObj>
          <w:docPartGallery w:val="Bibliographies"/>
          <w:docPartUnique/>
        </w:docPartObj>
      </w:sdtPr>
      <w:sdtEndPr>
        <w:rPr>
          <w:b w:val="0"/>
        </w:rPr>
      </w:sdtEndPr>
      <w:sdtContent>
        <w:sdt>
          <w:sdtPr>
            <w:rPr>
              <w:b/>
            </w:rPr>
            <w:id w:val="111145805"/>
            <w:bibliography/>
          </w:sdtPr>
          <w:sdtEndPr>
            <w:rPr>
              <w:b w:val="0"/>
            </w:rPr>
          </w:sdtEndPr>
          <w:sdtContent>
            <w:p w14:paraId="4544AAB3" w14:textId="77777777" w:rsidR="001B33DF" w:rsidRPr="001B33DF" w:rsidRDefault="001B33DF" w:rsidP="001B33DF">
              <w:pPr>
                <w:widowControl w:val="0"/>
                <w:autoSpaceDE w:val="0"/>
                <w:autoSpaceDN w:val="0"/>
                <w:adjustRightInd w:val="0"/>
                <w:spacing w:before="240" w:after="0"/>
                <w:ind w:left="640" w:hanging="640"/>
                <w:rPr>
                  <w:rFonts w:cs="Times New Roman"/>
                  <w:noProof/>
                  <w:szCs w:val="24"/>
                </w:rPr>
              </w:pPr>
              <w:r>
                <w:rPr>
                  <w:b/>
                </w:rPr>
                <w:fldChar w:fldCharType="begin" w:fldLock="1"/>
              </w:r>
              <w:r>
                <w:rPr>
                  <w:b/>
                </w:rPr>
                <w:instrText xml:space="preserve">ADDIN Mendeley Bibliography CSL_BIBLIOGRAPHY </w:instrText>
              </w:r>
              <w:r>
                <w:rPr>
                  <w:b/>
                </w:rPr>
                <w:fldChar w:fldCharType="separate"/>
              </w:r>
              <w:r w:rsidRPr="001B33DF">
                <w:rPr>
                  <w:rFonts w:cs="Times New Roman"/>
                  <w:noProof/>
                  <w:szCs w:val="24"/>
                </w:rPr>
                <w:t>[1]</w:t>
              </w:r>
              <w:r w:rsidRPr="001B33DF">
                <w:rPr>
                  <w:rFonts w:cs="Times New Roman"/>
                  <w:noProof/>
                  <w:szCs w:val="24"/>
                </w:rPr>
                <w:tab/>
                <w:t>“Transkripsi - Wikipedia bahasa Indonesia, ensiklopedia bebas.” .</w:t>
              </w:r>
            </w:p>
            <w:p w14:paraId="76556174" w14:textId="77777777" w:rsidR="001B33DF" w:rsidRPr="001B33DF" w:rsidRDefault="001B33DF" w:rsidP="001B33DF">
              <w:pPr>
                <w:widowControl w:val="0"/>
                <w:autoSpaceDE w:val="0"/>
                <w:autoSpaceDN w:val="0"/>
                <w:adjustRightInd w:val="0"/>
                <w:spacing w:before="240" w:after="0"/>
                <w:ind w:left="640" w:hanging="640"/>
                <w:rPr>
                  <w:rFonts w:cs="Times New Roman"/>
                  <w:noProof/>
                </w:rPr>
              </w:pPr>
              <w:r w:rsidRPr="001B33DF">
                <w:rPr>
                  <w:rFonts w:cs="Times New Roman"/>
                  <w:noProof/>
                  <w:szCs w:val="24"/>
                </w:rPr>
                <w:t>[2]</w:t>
              </w:r>
              <w:r w:rsidRPr="001B33DF">
                <w:rPr>
                  <w:rFonts w:cs="Times New Roman"/>
                  <w:noProof/>
                  <w:szCs w:val="24"/>
                </w:rPr>
                <w:tab/>
                <w:t>“Adobe Animate - Wikipedia bahasa Indonesia, ensiklopedia bebas.” [Online]. Available: https://id.wikipedia.org/wiki/Adobe_Animate.</w:t>
              </w:r>
            </w:p>
            <w:p w14:paraId="44888378" w14:textId="77777777" w:rsidR="001B33DF" w:rsidRDefault="001B33DF" w:rsidP="002312F8">
              <w:r>
                <w:fldChar w:fldCharType="end"/>
              </w:r>
            </w:p>
            <w:p w14:paraId="442874D3" w14:textId="77777777" w:rsidR="00DC1B75" w:rsidRPr="00DC1B75" w:rsidRDefault="00D33B09" w:rsidP="00DC1B75"/>
          </w:sdtContent>
        </w:sdt>
      </w:sdtContent>
    </w:sdt>
    <w:sectPr w:rsidR="00DC1B75" w:rsidRPr="00DC1B75" w:rsidSect="00C006FF">
      <w:footerReference w:type="first" r:id="rId21"/>
      <w:pgSz w:w="11906" w:h="16838" w:code="9"/>
      <w:pgMar w:top="1699" w:right="1699" w:bottom="1699" w:left="2275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640B533" w14:textId="77777777" w:rsidR="00D33B09" w:rsidRDefault="00D33B09" w:rsidP="002044C2">
      <w:pPr>
        <w:spacing w:after="0" w:line="240" w:lineRule="auto"/>
      </w:pPr>
      <w:r>
        <w:separator/>
      </w:r>
    </w:p>
  </w:endnote>
  <w:endnote w:type="continuationSeparator" w:id="0">
    <w:p w14:paraId="28870A1A" w14:textId="77777777" w:rsidR="00D33B09" w:rsidRDefault="00D33B09" w:rsidP="002044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</w:font>
  <w:font w:name="Courier-Bold">
    <w:altName w:val="Times New Roman"/>
    <w:panose1 w:val="00000000000000000000"/>
    <w:charset w:val="00"/>
    <w:family w:val="roman"/>
    <w:notTrueType/>
    <w:pitch w:val="default"/>
  </w:font>
  <w:font w:name="Times-Bold">
    <w:altName w:val="Times New Roman"/>
    <w:panose1 w:val="00000000000000000000"/>
    <w:charset w:val="00"/>
    <w:family w:val="roman"/>
    <w:notTrueType/>
    <w:pitch w:val="default"/>
  </w:font>
  <w:font w:name="Times-Italic">
    <w:altName w:val="Times New Roman"/>
    <w:panose1 w:val="00000000000000000000"/>
    <w:charset w:val="00"/>
    <w:family w:val="roman"/>
    <w:notTrueType/>
    <w:pitch w:val="default"/>
  </w:font>
  <w:font w:name="Bold">
    <w:altName w:val="Times New Roman"/>
    <w:panose1 w:val="00000000000000000000"/>
    <w:charset w:val="00"/>
    <w:family w:val="roman"/>
    <w:notTrueType/>
    <w:pitch w:val="default"/>
  </w:font>
  <w:font w:name="TrebuchetMS">
    <w:altName w:val="Times New Roman"/>
    <w:panose1 w:val="00000000000000000000"/>
    <w:charset w:val="00"/>
    <w:family w:val="roman"/>
    <w:notTrueType/>
    <w:pitch w:val="default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853588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6B1E702" w14:textId="77777777" w:rsidR="00C006FF" w:rsidRDefault="00C006F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668B3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61F7FE62" w14:textId="77777777" w:rsidR="00567447" w:rsidRDefault="0056744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4546036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05780B7" w14:textId="77777777" w:rsidR="00565708" w:rsidRDefault="0056570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312F8">
          <w:rPr>
            <w:noProof/>
          </w:rPr>
          <w:t>i</w:t>
        </w:r>
        <w:r>
          <w:rPr>
            <w:noProof/>
          </w:rPr>
          <w:fldChar w:fldCharType="end"/>
        </w:r>
      </w:p>
    </w:sdtContent>
  </w:sdt>
  <w:p w14:paraId="07F1A788" w14:textId="77777777" w:rsidR="00567447" w:rsidRDefault="00567447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37805668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BA8447E" w14:textId="77777777" w:rsidR="004668B3" w:rsidRDefault="004668B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312F8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2158644D" w14:textId="77777777" w:rsidR="004668B3" w:rsidRDefault="004668B3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2776159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A45A2A8" w14:textId="77777777" w:rsidR="003431B2" w:rsidRDefault="003431B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312F8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C7DC30C" w14:textId="77777777" w:rsidR="00C006FF" w:rsidRDefault="00C006FF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04068697"/>
      <w:docPartObj>
        <w:docPartGallery w:val="Page Numbers (Bottom of Page)"/>
        <w:docPartUnique/>
      </w:docPartObj>
    </w:sdtPr>
    <w:sdtEndPr>
      <w:rPr>
        <w:noProof/>
        <w:color w:val="FFFFFF" w:themeColor="background1"/>
      </w:rPr>
    </w:sdtEndPr>
    <w:sdtContent>
      <w:p w14:paraId="33971E7B" w14:textId="77777777" w:rsidR="003431B2" w:rsidRPr="003431B2" w:rsidRDefault="003431B2">
        <w:pPr>
          <w:pStyle w:val="Footer"/>
          <w:jc w:val="center"/>
          <w:rPr>
            <w:color w:val="FFFFFF" w:themeColor="background1"/>
          </w:rPr>
        </w:pPr>
        <w:r w:rsidRPr="003431B2">
          <w:rPr>
            <w:color w:val="FFFFFF" w:themeColor="background1"/>
          </w:rPr>
          <w:fldChar w:fldCharType="begin"/>
        </w:r>
        <w:r w:rsidRPr="003431B2">
          <w:rPr>
            <w:color w:val="FFFFFF" w:themeColor="background1"/>
          </w:rPr>
          <w:instrText xml:space="preserve"> PAGE   \* MERGEFORMAT </w:instrText>
        </w:r>
        <w:r w:rsidRPr="003431B2">
          <w:rPr>
            <w:color w:val="FFFFFF" w:themeColor="background1"/>
          </w:rPr>
          <w:fldChar w:fldCharType="separate"/>
        </w:r>
        <w:r w:rsidR="002312F8">
          <w:rPr>
            <w:noProof/>
            <w:color w:val="FFFFFF" w:themeColor="background1"/>
          </w:rPr>
          <w:t>1</w:t>
        </w:r>
        <w:r w:rsidRPr="003431B2">
          <w:rPr>
            <w:noProof/>
            <w:color w:val="FFFFFF" w:themeColor="background1"/>
          </w:rPr>
          <w:fldChar w:fldCharType="end"/>
        </w:r>
      </w:p>
    </w:sdtContent>
  </w:sdt>
  <w:p w14:paraId="47792754" w14:textId="77777777" w:rsidR="003431B2" w:rsidRDefault="003431B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0BF4F5" w14:textId="77777777" w:rsidR="00D33B09" w:rsidRDefault="00D33B09" w:rsidP="002044C2">
      <w:pPr>
        <w:spacing w:after="0" w:line="240" w:lineRule="auto"/>
      </w:pPr>
      <w:r>
        <w:separator/>
      </w:r>
    </w:p>
  </w:footnote>
  <w:footnote w:type="continuationSeparator" w:id="0">
    <w:p w14:paraId="046307AC" w14:textId="77777777" w:rsidR="00D33B09" w:rsidRDefault="00D33B09" w:rsidP="002044C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5000" w:type="pct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2644"/>
      <w:gridCol w:w="2645"/>
      <w:gridCol w:w="2643"/>
    </w:tblGrid>
    <w:tr w:rsidR="00567447" w:rsidRPr="003402C9" w14:paraId="4FA02624" w14:textId="77777777">
      <w:trPr>
        <w:trHeight w:val="720"/>
      </w:trPr>
      <w:tc>
        <w:tcPr>
          <w:tcW w:w="1667" w:type="pct"/>
        </w:tcPr>
        <w:p w14:paraId="0A787C97" w14:textId="77777777" w:rsidR="00567447" w:rsidRDefault="00567447">
          <w:pPr>
            <w:pStyle w:val="Header"/>
            <w:tabs>
              <w:tab w:val="clear" w:pos="4680"/>
              <w:tab w:val="clear" w:pos="9360"/>
            </w:tabs>
            <w:rPr>
              <w:color w:val="4472C4" w:themeColor="accent1"/>
            </w:rPr>
          </w:pPr>
        </w:p>
      </w:tc>
      <w:tc>
        <w:tcPr>
          <w:tcW w:w="1667" w:type="pct"/>
        </w:tcPr>
        <w:p w14:paraId="4B505F48" w14:textId="77777777" w:rsidR="00567447" w:rsidRDefault="00567447">
          <w:pPr>
            <w:pStyle w:val="Header"/>
            <w:tabs>
              <w:tab w:val="clear" w:pos="4680"/>
              <w:tab w:val="clear" w:pos="9360"/>
            </w:tabs>
            <w:jc w:val="center"/>
            <w:rPr>
              <w:color w:val="4472C4" w:themeColor="accent1"/>
            </w:rPr>
          </w:pPr>
        </w:p>
      </w:tc>
      <w:tc>
        <w:tcPr>
          <w:tcW w:w="1666" w:type="pct"/>
        </w:tcPr>
        <w:p w14:paraId="6564305C" w14:textId="77777777" w:rsidR="00567447" w:rsidRPr="003402C9" w:rsidRDefault="00567447">
          <w:pPr>
            <w:pStyle w:val="Header"/>
            <w:tabs>
              <w:tab w:val="clear" w:pos="4680"/>
              <w:tab w:val="clear" w:pos="9360"/>
            </w:tabs>
            <w:jc w:val="right"/>
          </w:pPr>
        </w:p>
      </w:tc>
    </w:tr>
  </w:tbl>
  <w:p w14:paraId="4DE4226C" w14:textId="77777777" w:rsidR="00567447" w:rsidRDefault="0056744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5536A2"/>
    <w:multiLevelType w:val="hybridMultilevel"/>
    <w:tmpl w:val="26560BC2"/>
    <w:lvl w:ilvl="0" w:tplc="C4604AE8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444C09"/>
    <w:multiLevelType w:val="hybridMultilevel"/>
    <w:tmpl w:val="3572CAA4"/>
    <w:lvl w:ilvl="0" w:tplc="D520AA7E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214" w:hanging="360"/>
      </w:pPr>
    </w:lvl>
    <w:lvl w:ilvl="2" w:tplc="0421001B" w:tentative="1">
      <w:start w:val="1"/>
      <w:numFmt w:val="lowerRoman"/>
      <w:lvlText w:val="%3."/>
      <w:lvlJc w:val="right"/>
      <w:pPr>
        <w:ind w:left="2934" w:hanging="180"/>
      </w:pPr>
    </w:lvl>
    <w:lvl w:ilvl="3" w:tplc="0421000F" w:tentative="1">
      <w:start w:val="1"/>
      <w:numFmt w:val="decimal"/>
      <w:lvlText w:val="%4."/>
      <w:lvlJc w:val="left"/>
      <w:pPr>
        <w:ind w:left="3654" w:hanging="360"/>
      </w:pPr>
    </w:lvl>
    <w:lvl w:ilvl="4" w:tplc="04210019" w:tentative="1">
      <w:start w:val="1"/>
      <w:numFmt w:val="lowerLetter"/>
      <w:lvlText w:val="%5."/>
      <w:lvlJc w:val="left"/>
      <w:pPr>
        <w:ind w:left="4374" w:hanging="360"/>
      </w:pPr>
    </w:lvl>
    <w:lvl w:ilvl="5" w:tplc="0421001B" w:tentative="1">
      <w:start w:val="1"/>
      <w:numFmt w:val="lowerRoman"/>
      <w:lvlText w:val="%6."/>
      <w:lvlJc w:val="right"/>
      <w:pPr>
        <w:ind w:left="5094" w:hanging="180"/>
      </w:pPr>
    </w:lvl>
    <w:lvl w:ilvl="6" w:tplc="0421000F" w:tentative="1">
      <w:start w:val="1"/>
      <w:numFmt w:val="decimal"/>
      <w:lvlText w:val="%7."/>
      <w:lvlJc w:val="left"/>
      <w:pPr>
        <w:ind w:left="5814" w:hanging="360"/>
      </w:pPr>
    </w:lvl>
    <w:lvl w:ilvl="7" w:tplc="04210019" w:tentative="1">
      <w:start w:val="1"/>
      <w:numFmt w:val="lowerLetter"/>
      <w:lvlText w:val="%8."/>
      <w:lvlJc w:val="left"/>
      <w:pPr>
        <w:ind w:left="6534" w:hanging="360"/>
      </w:pPr>
    </w:lvl>
    <w:lvl w:ilvl="8" w:tplc="0421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2" w15:restartNumberingAfterBreak="0">
    <w:nsid w:val="15A51625"/>
    <w:multiLevelType w:val="hybridMultilevel"/>
    <w:tmpl w:val="75C80ADE"/>
    <w:lvl w:ilvl="0" w:tplc="08C0EC70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AF3A5B"/>
    <w:multiLevelType w:val="hybridMultilevel"/>
    <w:tmpl w:val="FF587BD0"/>
    <w:lvl w:ilvl="0" w:tplc="AD588FF4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A531642"/>
    <w:multiLevelType w:val="hybridMultilevel"/>
    <w:tmpl w:val="3ADC82D8"/>
    <w:lvl w:ilvl="0" w:tplc="BB5EA248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631D5C"/>
    <w:multiLevelType w:val="hybridMultilevel"/>
    <w:tmpl w:val="1DBE75D8"/>
    <w:lvl w:ilvl="0" w:tplc="F0C8D76E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ECE0538"/>
    <w:multiLevelType w:val="hybridMultilevel"/>
    <w:tmpl w:val="39644366"/>
    <w:lvl w:ilvl="0" w:tplc="F5683308">
      <w:start w:val="1"/>
      <w:numFmt w:val="lowerLetter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7" w15:restartNumberingAfterBreak="0">
    <w:nsid w:val="24ED52C9"/>
    <w:multiLevelType w:val="hybridMultilevel"/>
    <w:tmpl w:val="473AEA5E"/>
    <w:lvl w:ilvl="0" w:tplc="8C5C493E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8E87FE7"/>
    <w:multiLevelType w:val="hybridMultilevel"/>
    <w:tmpl w:val="4468ABC2"/>
    <w:lvl w:ilvl="0" w:tplc="A582FAEC">
      <w:start w:val="1"/>
      <w:numFmt w:val="decimal"/>
      <w:lvlText w:val="%1."/>
      <w:lvlJc w:val="left"/>
      <w:pPr>
        <w:ind w:left="927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9" w15:restartNumberingAfterBreak="0">
    <w:nsid w:val="2C1A18F2"/>
    <w:multiLevelType w:val="hybridMultilevel"/>
    <w:tmpl w:val="8626E5DC"/>
    <w:lvl w:ilvl="0" w:tplc="AD1EE706">
      <w:start w:val="1"/>
      <w:numFmt w:val="decimal"/>
      <w:lvlText w:val="I.%1"/>
      <w:lvlJc w:val="left"/>
      <w:pPr>
        <w:ind w:left="360" w:hanging="360"/>
      </w:pPr>
      <w:rPr>
        <w:rFonts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0" w15:restartNumberingAfterBreak="0">
    <w:nsid w:val="31165218"/>
    <w:multiLevelType w:val="hybridMultilevel"/>
    <w:tmpl w:val="F86CE494"/>
    <w:lvl w:ilvl="0" w:tplc="05A4BB38">
      <w:start w:val="1"/>
      <w:numFmt w:val="decimal"/>
      <w:lvlText w:val="%1."/>
      <w:lvlJc w:val="left"/>
      <w:pPr>
        <w:ind w:left="12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980" w:hanging="360"/>
      </w:pPr>
    </w:lvl>
    <w:lvl w:ilvl="2" w:tplc="0421001B" w:tentative="1">
      <w:start w:val="1"/>
      <w:numFmt w:val="lowerRoman"/>
      <w:lvlText w:val="%3."/>
      <w:lvlJc w:val="right"/>
      <w:pPr>
        <w:ind w:left="2700" w:hanging="180"/>
      </w:pPr>
    </w:lvl>
    <w:lvl w:ilvl="3" w:tplc="0421000F" w:tentative="1">
      <w:start w:val="1"/>
      <w:numFmt w:val="decimal"/>
      <w:lvlText w:val="%4."/>
      <w:lvlJc w:val="left"/>
      <w:pPr>
        <w:ind w:left="3420" w:hanging="360"/>
      </w:pPr>
    </w:lvl>
    <w:lvl w:ilvl="4" w:tplc="04210019" w:tentative="1">
      <w:start w:val="1"/>
      <w:numFmt w:val="lowerLetter"/>
      <w:lvlText w:val="%5."/>
      <w:lvlJc w:val="left"/>
      <w:pPr>
        <w:ind w:left="4140" w:hanging="360"/>
      </w:pPr>
    </w:lvl>
    <w:lvl w:ilvl="5" w:tplc="0421001B" w:tentative="1">
      <w:start w:val="1"/>
      <w:numFmt w:val="lowerRoman"/>
      <w:lvlText w:val="%6."/>
      <w:lvlJc w:val="right"/>
      <w:pPr>
        <w:ind w:left="4860" w:hanging="180"/>
      </w:pPr>
    </w:lvl>
    <w:lvl w:ilvl="6" w:tplc="0421000F" w:tentative="1">
      <w:start w:val="1"/>
      <w:numFmt w:val="decimal"/>
      <w:lvlText w:val="%7."/>
      <w:lvlJc w:val="left"/>
      <w:pPr>
        <w:ind w:left="5580" w:hanging="360"/>
      </w:pPr>
    </w:lvl>
    <w:lvl w:ilvl="7" w:tplc="04210019" w:tentative="1">
      <w:start w:val="1"/>
      <w:numFmt w:val="lowerLetter"/>
      <w:lvlText w:val="%8."/>
      <w:lvlJc w:val="left"/>
      <w:pPr>
        <w:ind w:left="6300" w:hanging="360"/>
      </w:pPr>
    </w:lvl>
    <w:lvl w:ilvl="8" w:tplc="0421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11" w15:restartNumberingAfterBreak="0">
    <w:nsid w:val="334C15E8"/>
    <w:multiLevelType w:val="hybridMultilevel"/>
    <w:tmpl w:val="369EC370"/>
    <w:lvl w:ilvl="0" w:tplc="E1FC41AA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C596A4A"/>
    <w:multiLevelType w:val="hybridMultilevel"/>
    <w:tmpl w:val="BC244834"/>
    <w:lvl w:ilvl="0" w:tplc="4ECA0642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E7003E5"/>
    <w:multiLevelType w:val="hybridMultilevel"/>
    <w:tmpl w:val="7F626980"/>
    <w:lvl w:ilvl="0" w:tplc="6CE2A92C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4" w15:restartNumberingAfterBreak="0">
    <w:nsid w:val="3FC819DE"/>
    <w:multiLevelType w:val="hybridMultilevel"/>
    <w:tmpl w:val="1CD8D568"/>
    <w:lvl w:ilvl="0" w:tplc="338E4C7C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09B2D26"/>
    <w:multiLevelType w:val="hybridMultilevel"/>
    <w:tmpl w:val="CD280448"/>
    <w:lvl w:ilvl="0" w:tplc="CCF8BDB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2282F74"/>
    <w:multiLevelType w:val="hybridMultilevel"/>
    <w:tmpl w:val="A3E64238"/>
    <w:lvl w:ilvl="0" w:tplc="A2901666">
      <w:start w:val="1"/>
      <w:numFmt w:val="decimal"/>
      <w:lvlText w:val="II.%1"/>
      <w:lvlJc w:val="left"/>
      <w:pPr>
        <w:ind w:left="360" w:hanging="360"/>
      </w:pPr>
      <w:rPr>
        <w:rFonts w:hint="default"/>
        <w:b/>
        <w:sz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44B81925"/>
    <w:multiLevelType w:val="hybridMultilevel"/>
    <w:tmpl w:val="B8B6D34A"/>
    <w:lvl w:ilvl="0" w:tplc="52AE4258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663775F"/>
    <w:multiLevelType w:val="hybridMultilevel"/>
    <w:tmpl w:val="924E4C54"/>
    <w:lvl w:ilvl="0" w:tplc="E6E80AB8">
      <w:start w:val="1"/>
      <w:numFmt w:val="decimal"/>
      <w:lvlText w:val="%1."/>
      <w:lvlJc w:val="left"/>
      <w:pPr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19" w15:restartNumberingAfterBreak="0">
    <w:nsid w:val="49742FC3"/>
    <w:multiLevelType w:val="hybridMultilevel"/>
    <w:tmpl w:val="8230E656"/>
    <w:lvl w:ilvl="0" w:tplc="460CA2B4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0" w15:restartNumberingAfterBreak="0">
    <w:nsid w:val="4D31095C"/>
    <w:multiLevelType w:val="hybridMultilevel"/>
    <w:tmpl w:val="6F9640F6"/>
    <w:lvl w:ilvl="0" w:tplc="CBFE8EBE">
      <w:start w:val="1"/>
      <w:numFmt w:val="decimal"/>
      <w:lvlText w:val="I.%1"/>
      <w:lvlJc w:val="left"/>
      <w:pPr>
        <w:ind w:left="360" w:hanging="360"/>
      </w:pPr>
      <w:rPr>
        <w:rFonts w:hint="default"/>
        <w:b/>
        <w:sz w:val="24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66A779E"/>
    <w:multiLevelType w:val="hybridMultilevel"/>
    <w:tmpl w:val="0CDA5D60"/>
    <w:lvl w:ilvl="0" w:tplc="34AC255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2" w15:restartNumberingAfterBreak="0">
    <w:nsid w:val="582848BC"/>
    <w:multiLevelType w:val="hybridMultilevel"/>
    <w:tmpl w:val="DA6E696C"/>
    <w:lvl w:ilvl="0" w:tplc="04090019">
      <w:start w:val="1"/>
      <w:numFmt w:val="lowerLetter"/>
      <w:lvlText w:val="%1."/>
      <w:lvlJc w:val="left"/>
      <w:pPr>
        <w:ind w:left="1260" w:hanging="360"/>
      </w:pPr>
    </w:lvl>
    <w:lvl w:ilvl="1" w:tplc="04090019" w:tentative="1">
      <w:start w:val="1"/>
      <w:numFmt w:val="lowerLetter"/>
      <w:lvlText w:val="%2."/>
      <w:lvlJc w:val="left"/>
      <w:pPr>
        <w:ind w:left="1980" w:hanging="360"/>
      </w:pPr>
    </w:lvl>
    <w:lvl w:ilvl="2" w:tplc="0409001B" w:tentative="1">
      <w:start w:val="1"/>
      <w:numFmt w:val="lowerRoman"/>
      <w:lvlText w:val="%3."/>
      <w:lvlJc w:val="right"/>
      <w:pPr>
        <w:ind w:left="2700" w:hanging="180"/>
      </w:pPr>
    </w:lvl>
    <w:lvl w:ilvl="3" w:tplc="0409000F" w:tentative="1">
      <w:start w:val="1"/>
      <w:numFmt w:val="decimal"/>
      <w:lvlText w:val="%4."/>
      <w:lvlJc w:val="left"/>
      <w:pPr>
        <w:ind w:left="3420" w:hanging="360"/>
      </w:pPr>
    </w:lvl>
    <w:lvl w:ilvl="4" w:tplc="04090019" w:tentative="1">
      <w:start w:val="1"/>
      <w:numFmt w:val="lowerLetter"/>
      <w:lvlText w:val="%5."/>
      <w:lvlJc w:val="left"/>
      <w:pPr>
        <w:ind w:left="4140" w:hanging="360"/>
      </w:pPr>
    </w:lvl>
    <w:lvl w:ilvl="5" w:tplc="0409001B" w:tentative="1">
      <w:start w:val="1"/>
      <w:numFmt w:val="lowerRoman"/>
      <w:lvlText w:val="%6."/>
      <w:lvlJc w:val="right"/>
      <w:pPr>
        <w:ind w:left="4860" w:hanging="180"/>
      </w:pPr>
    </w:lvl>
    <w:lvl w:ilvl="6" w:tplc="0409000F" w:tentative="1">
      <w:start w:val="1"/>
      <w:numFmt w:val="decimal"/>
      <w:lvlText w:val="%7."/>
      <w:lvlJc w:val="left"/>
      <w:pPr>
        <w:ind w:left="5580" w:hanging="360"/>
      </w:pPr>
    </w:lvl>
    <w:lvl w:ilvl="7" w:tplc="04090019" w:tentative="1">
      <w:start w:val="1"/>
      <w:numFmt w:val="lowerLetter"/>
      <w:lvlText w:val="%8."/>
      <w:lvlJc w:val="left"/>
      <w:pPr>
        <w:ind w:left="6300" w:hanging="360"/>
      </w:pPr>
    </w:lvl>
    <w:lvl w:ilvl="8" w:tplc="0409001B" w:tentative="1">
      <w:start w:val="1"/>
      <w:numFmt w:val="lowerRoman"/>
      <w:lvlText w:val="%9."/>
      <w:lvlJc w:val="right"/>
      <w:pPr>
        <w:ind w:left="7020" w:hanging="180"/>
      </w:pPr>
    </w:lvl>
  </w:abstractNum>
  <w:abstractNum w:abstractNumId="23" w15:restartNumberingAfterBreak="0">
    <w:nsid w:val="59002FB4"/>
    <w:multiLevelType w:val="hybridMultilevel"/>
    <w:tmpl w:val="AE96431E"/>
    <w:lvl w:ilvl="0" w:tplc="30080442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CB72577"/>
    <w:multiLevelType w:val="hybridMultilevel"/>
    <w:tmpl w:val="1DE672E0"/>
    <w:lvl w:ilvl="0" w:tplc="870C750C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41A0896"/>
    <w:multiLevelType w:val="hybridMultilevel"/>
    <w:tmpl w:val="8EC811A8"/>
    <w:lvl w:ilvl="0" w:tplc="76400AF4">
      <w:start w:val="1"/>
      <w:numFmt w:val="decimal"/>
      <w:lvlText w:val="III.%1"/>
      <w:lvlJc w:val="left"/>
      <w:pPr>
        <w:ind w:left="360" w:hanging="360"/>
      </w:pPr>
      <w:rPr>
        <w:rFonts w:hint="default"/>
        <w:b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B8D3F8A"/>
    <w:multiLevelType w:val="hybridMultilevel"/>
    <w:tmpl w:val="97F890A0"/>
    <w:lvl w:ilvl="0" w:tplc="DDE2B34A">
      <w:start w:val="1"/>
      <w:numFmt w:val="decimal"/>
      <w:lvlText w:val="IV.%1"/>
      <w:lvlJc w:val="left"/>
      <w:pPr>
        <w:ind w:left="360" w:hanging="360"/>
      </w:pPr>
      <w:rPr>
        <w:rFonts w:hint="default"/>
        <w:b/>
        <w:i w:val="0"/>
        <w:iCs w:val="0"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39A3001"/>
    <w:multiLevelType w:val="hybridMultilevel"/>
    <w:tmpl w:val="87D2F2F6"/>
    <w:lvl w:ilvl="0" w:tplc="3628FF4E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53F4571"/>
    <w:multiLevelType w:val="hybridMultilevel"/>
    <w:tmpl w:val="72AA6518"/>
    <w:lvl w:ilvl="0" w:tplc="CCBCFB58">
      <w:start w:val="1"/>
      <w:numFmt w:val="lowerLetter"/>
      <w:lvlText w:val="%1."/>
      <w:lvlJc w:val="left"/>
      <w:pPr>
        <w:ind w:left="12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95B5A5E"/>
    <w:multiLevelType w:val="hybridMultilevel"/>
    <w:tmpl w:val="1506C44C"/>
    <w:lvl w:ilvl="0" w:tplc="70E0DF02">
      <w:start w:val="1"/>
      <w:numFmt w:val="decimal"/>
      <w:lvlText w:val="3.%1"/>
      <w:lvlJc w:val="left"/>
      <w:pPr>
        <w:ind w:left="360" w:hanging="360"/>
      </w:pPr>
      <w:rPr>
        <w:rFonts w:hint="default"/>
        <w:b/>
        <w:sz w:val="24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F7340A0"/>
    <w:multiLevelType w:val="hybridMultilevel"/>
    <w:tmpl w:val="D9867EC2"/>
    <w:lvl w:ilvl="0" w:tplc="F8B85BB8">
      <w:start w:val="1"/>
      <w:numFmt w:val="decimal"/>
      <w:lvlText w:val="4.%1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9"/>
  </w:num>
  <w:num w:numId="2">
    <w:abstractNumId w:val="22"/>
  </w:num>
  <w:num w:numId="3">
    <w:abstractNumId w:val="18"/>
  </w:num>
  <w:num w:numId="4">
    <w:abstractNumId w:val="28"/>
  </w:num>
  <w:num w:numId="5">
    <w:abstractNumId w:val="2"/>
  </w:num>
  <w:num w:numId="6">
    <w:abstractNumId w:val="14"/>
  </w:num>
  <w:num w:numId="7">
    <w:abstractNumId w:val="11"/>
  </w:num>
  <w:num w:numId="8">
    <w:abstractNumId w:val="27"/>
  </w:num>
  <w:num w:numId="9">
    <w:abstractNumId w:val="0"/>
  </w:num>
  <w:num w:numId="10">
    <w:abstractNumId w:val="10"/>
  </w:num>
  <w:num w:numId="11">
    <w:abstractNumId w:val="7"/>
  </w:num>
  <w:num w:numId="12">
    <w:abstractNumId w:val="5"/>
  </w:num>
  <w:num w:numId="13">
    <w:abstractNumId w:val="12"/>
  </w:num>
  <w:num w:numId="14">
    <w:abstractNumId w:val="3"/>
  </w:num>
  <w:num w:numId="15">
    <w:abstractNumId w:val="23"/>
  </w:num>
  <w:num w:numId="16">
    <w:abstractNumId w:val="4"/>
  </w:num>
  <w:num w:numId="17">
    <w:abstractNumId w:val="17"/>
  </w:num>
  <w:num w:numId="18">
    <w:abstractNumId w:val="24"/>
  </w:num>
  <w:num w:numId="19">
    <w:abstractNumId w:val="30"/>
  </w:num>
  <w:num w:numId="20">
    <w:abstractNumId w:val="25"/>
  </w:num>
  <w:num w:numId="21">
    <w:abstractNumId w:val="29"/>
  </w:num>
  <w:num w:numId="22">
    <w:abstractNumId w:val="26"/>
  </w:num>
  <w:num w:numId="23">
    <w:abstractNumId w:val="1"/>
  </w:num>
  <w:num w:numId="24">
    <w:abstractNumId w:val="13"/>
  </w:num>
  <w:num w:numId="25">
    <w:abstractNumId w:val="19"/>
  </w:num>
  <w:num w:numId="26">
    <w:abstractNumId w:val="8"/>
  </w:num>
  <w:num w:numId="27">
    <w:abstractNumId w:val="6"/>
  </w:num>
  <w:num w:numId="28">
    <w:abstractNumId w:val="20"/>
  </w:num>
  <w:num w:numId="29">
    <w:abstractNumId w:val="16"/>
  </w:num>
  <w:num w:numId="30">
    <w:abstractNumId w:val="15"/>
  </w:num>
  <w:num w:numId="31">
    <w:abstractNumId w:val="21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2044C2"/>
    <w:rsid w:val="00001183"/>
    <w:rsid w:val="00001AD4"/>
    <w:rsid w:val="00002910"/>
    <w:rsid w:val="0000307B"/>
    <w:rsid w:val="00003354"/>
    <w:rsid w:val="00003B41"/>
    <w:rsid w:val="00005519"/>
    <w:rsid w:val="00005D51"/>
    <w:rsid w:val="0000626A"/>
    <w:rsid w:val="000074AE"/>
    <w:rsid w:val="0000776D"/>
    <w:rsid w:val="000077A4"/>
    <w:rsid w:val="00007A85"/>
    <w:rsid w:val="00011EE3"/>
    <w:rsid w:val="00013F07"/>
    <w:rsid w:val="00014972"/>
    <w:rsid w:val="00014AE9"/>
    <w:rsid w:val="00015546"/>
    <w:rsid w:val="000158B1"/>
    <w:rsid w:val="00016020"/>
    <w:rsid w:val="000161A7"/>
    <w:rsid w:val="00016A3B"/>
    <w:rsid w:val="000174E5"/>
    <w:rsid w:val="00017B0D"/>
    <w:rsid w:val="00020A8C"/>
    <w:rsid w:val="00020E4E"/>
    <w:rsid w:val="000231E2"/>
    <w:rsid w:val="00024597"/>
    <w:rsid w:val="00024911"/>
    <w:rsid w:val="00026C67"/>
    <w:rsid w:val="00026D20"/>
    <w:rsid w:val="00026E36"/>
    <w:rsid w:val="000320A3"/>
    <w:rsid w:val="00032919"/>
    <w:rsid w:val="00033257"/>
    <w:rsid w:val="0003385D"/>
    <w:rsid w:val="0003474E"/>
    <w:rsid w:val="00035296"/>
    <w:rsid w:val="00035424"/>
    <w:rsid w:val="0003613B"/>
    <w:rsid w:val="0003657F"/>
    <w:rsid w:val="00036688"/>
    <w:rsid w:val="00037361"/>
    <w:rsid w:val="00040281"/>
    <w:rsid w:val="0004182F"/>
    <w:rsid w:val="00041FCD"/>
    <w:rsid w:val="000433F2"/>
    <w:rsid w:val="00043ACF"/>
    <w:rsid w:val="0004457F"/>
    <w:rsid w:val="0004461F"/>
    <w:rsid w:val="00044EF7"/>
    <w:rsid w:val="000453AD"/>
    <w:rsid w:val="00045BAD"/>
    <w:rsid w:val="00046503"/>
    <w:rsid w:val="00047110"/>
    <w:rsid w:val="000473AB"/>
    <w:rsid w:val="000473CE"/>
    <w:rsid w:val="00047A1A"/>
    <w:rsid w:val="000529E6"/>
    <w:rsid w:val="000537B1"/>
    <w:rsid w:val="00053BA5"/>
    <w:rsid w:val="00053EAB"/>
    <w:rsid w:val="00054222"/>
    <w:rsid w:val="000546FF"/>
    <w:rsid w:val="00054832"/>
    <w:rsid w:val="000548A5"/>
    <w:rsid w:val="000548B3"/>
    <w:rsid w:val="00054E91"/>
    <w:rsid w:val="000554BE"/>
    <w:rsid w:val="000554E4"/>
    <w:rsid w:val="0005683F"/>
    <w:rsid w:val="00060428"/>
    <w:rsid w:val="000609B5"/>
    <w:rsid w:val="00061042"/>
    <w:rsid w:val="000618D6"/>
    <w:rsid w:val="00061CBC"/>
    <w:rsid w:val="000622D6"/>
    <w:rsid w:val="000629DD"/>
    <w:rsid w:val="0006511D"/>
    <w:rsid w:val="00066445"/>
    <w:rsid w:val="00066893"/>
    <w:rsid w:val="00066942"/>
    <w:rsid w:val="00066EB8"/>
    <w:rsid w:val="0006700C"/>
    <w:rsid w:val="00067E3F"/>
    <w:rsid w:val="00070B29"/>
    <w:rsid w:val="00070D50"/>
    <w:rsid w:val="000723A7"/>
    <w:rsid w:val="0007256A"/>
    <w:rsid w:val="000729EF"/>
    <w:rsid w:val="00072DE5"/>
    <w:rsid w:val="0007359B"/>
    <w:rsid w:val="00073E65"/>
    <w:rsid w:val="00074233"/>
    <w:rsid w:val="000746D3"/>
    <w:rsid w:val="000748C3"/>
    <w:rsid w:val="00074BF0"/>
    <w:rsid w:val="00075B8F"/>
    <w:rsid w:val="00075F66"/>
    <w:rsid w:val="000765B4"/>
    <w:rsid w:val="0007691B"/>
    <w:rsid w:val="00077A48"/>
    <w:rsid w:val="000801CD"/>
    <w:rsid w:val="00080539"/>
    <w:rsid w:val="00081676"/>
    <w:rsid w:val="000821F3"/>
    <w:rsid w:val="000830BA"/>
    <w:rsid w:val="000835F9"/>
    <w:rsid w:val="00083C0A"/>
    <w:rsid w:val="00083C2E"/>
    <w:rsid w:val="00084758"/>
    <w:rsid w:val="000852E0"/>
    <w:rsid w:val="000867C7"/>
    <w:rsid w:val="000871C0"/>
    <w:rsid w:val="000873E9"/>
    <w:rsid w:val="000877D5"/>
    <w:rsid w:val="00087FE3"/>
    <w:rsid w:val="000906F3"/>
    <w:rsid w:val="00090BC5"/>
    <w:rsid w:val="0009132D"/>
    <w:rsid w:val="00091ED4"/>
    <w:rsid w:val="00091F07"/>
    <w:rsid w:val="0009301C"/>
    <w:rsid w:val="0009339F"/>
    <w:rsid w:val="000933FF"/>
    <w:rsid w:val="00093446"/>
    <w:rsid w:val="0009351B"/>
    <w:rsid w:val="00093E03"/>
    <w:rsid w:val="0009402C"/>
    <w:rsid w:val="000940F0"/>
    <w:rsid w:val="00094BDD"/>
    <w:rsid w:val="00095762"/>
    <w:rsid w:val="00095A2E"/>
    <w:rsid w:val="000A0BBF"/>
    <w:rsid w:val="000A199D"/>
    <w:rsid w:val="000A1D28"/>
    <w:rsid w:val="000A1F50"/>
    <w:rsid w:val="000A3131"/>
    <w:rsid w:val="000A426D"/>
    <w:rsid w:val="000A5906"/>
    <w:rsid w:val="000A5C1C"/>
    <w:rsid w:val="000A5C71"/>
    <w:rsid w:val="000A73FB"/>
    <w:rsid w:val="000A753E"/>
    <w:rsid w:val="000A7E19"/>
    <w:rsid w:val="000A7EE5"/>
    <w:rsid w:val="000B015D"/>
    <w:rsid w:val="000B0708"/>
    <w:rsid w:val="000B0EC8"/>
    <w:rsid w:val="000B1AA5"/>
    <w:rsid w:val="000B2C5A"/>
    <w:rsid w:val="000B2D1C"/>
    <w:rsid w:val="000B353B"/>
    <w:rsid w:val="000B38A0"/>
    <w:rsid w:val="000B3D7C"/>
    <w:rsid w:val="000B509D"/>
    <w:rsid w:val="000B56A2"/>
    <w:rsid w:val="000B57CF"/>
    <w:rsid w:val="000B59C3"/>
    <w:rsid w:val="000B5ABA"/>
    <w:rsid w:val="000B686B"/>
    <w:rsid w:val="000B73F3"/>
    <w:rsid w:val="000B79A9"/>
    <w:rsid w:val="000B7E7F"/>
    <w:rsid w:val="000C07E2"/>
    <w:rsid w:val="000C17CC"/>
    <w:rsid w:val="000C1872"/>
    <w:rsid w:val="000C18AC"/>
    <w:rsid w:val="000C1BB1"/>
    <w:rsid w:val="000C1CD4"/>
    <w:rsid w:val="000C2331"/>
    <w:rsid w:val="000C2703"/>
    <w:rsid w:val="000C2A3E"/>
    <w:rsid w:val="000C2B63"/>
    <w:rsid w:val="000C3541"/>
    <w:rsid w:val="000C3B3F"/>
    <w:rsid w:val="000C464E"/>
    <w:rsid w:val="000C59DD"/>
    <w:rsid w:val="000C5DC1"/>
    <w:rsid w:val="000C7369"/>
    <w:rsid w:val="000D0CC1"/>
    <w:rsid w:val="000D19BE"/>
    <w:rsid w:val="000D1CEE"/>
    <w:rsid w:val="000D234C"/>
    <w:rsid w:val="000D3DEB"/>
    <w:rsid w:val="000D5272"/>
    <w:rsid w:val="000D56E4"/>
    <w:rsid w:val="000D6A71"/>
    <w:rsid w:val="000D6C6D"/>
    <w:rsid w:val="000D7280"/>
    <w:rsid w:val="000D7DCA"/>
    <w:rsid w:val="000E0480"/>
    <w:rsid w:val="000E058C"/>
    <w:rsid w:val="000E1989"/>
    <w:rsid w:val="000E1B4F"/>
    <w:rsid w:val="000E286A"/>
    <w:rsid w:val="000E3DC2"/>
    <w:rsid w:val="000E4083"/>
    <w:rsid w:val="000E51DE"/>
    <w:rsid w:val="000E53A1"/>
    <w:rsid w:val="000E57E5"/>
    <w:rsid w:val="000E5A19"/>
    <w:rsid w:val="000E65A1"/>
    <w:rsid w:val="000E733A"/>
    <w:rsid w:val="000E74A9"/>
    <w:rsid w:val="000F0415"/>
    <w:rsid w:val="000F1262"/>
    <w:rsid w:val="000F1535"/>
    <w:rsid w:val="000F1BD2"/>
    <w:rsid w:val="000F23C2"/>
    <w:rsid w:val="000F2A17"/>
    <w:rsid w:val="000F2BDF"/>
    <w:rsid w:val="000F2ED6"/>
    <w:rsid w:val="000F3C8C"/>
    <w:rsid w:val="000F3EC3"/>
    <w:rsid w:val="000F491C"/>
    <w:rsid w:val="000F4BC9"/>
    <w:rsid w:val="000F4F42"/>
    <w:rsid w:val="000F58A9"/>
    <w:rsid w:val="000F6291"/>
    <w:rsid w:val="000F655B"/>
    <w:rsid w:val="001000BF"/>
    <w:rsid w:val="001006E2"/>
    <w:rsid w:val="00100962"/>
    <w:rsid w:val="00100B61"/>
    <w:rsid w:val="00101116"/>
    <w:rsid w:val="00101BB5"/>
    <w:rsid w:val="00101C42"/>
    <w:rsid w:val="00102183"/>
    <w:rsid w:val="00102455"/>
    <w:rsid w:val="00103310"/>
    <w:rsid w:val="0010369B"/>
    <w:rsid w:val="00103AF8"/>
    <w:rsid w:val="00103D99"/>
    <w:rsid w:val="00103E7E"/>
    <w:rsid w:val="00104984"/>
    <w:rsid w:val="0010564B"/>
    <w:rsid w:val="0010583E"/>
    <w:rsid w:val="00105ACD"/>
    <w:rsid w:val="001069E1"/>
    <w:rsid w:val="00106BD4"/>
    <w:rsid w:val="00106D06"/>
    <w:rsid w:val="0010741C"/>
    <w:rsid w:val="00107A28"/>
    <w:rsid w:val="001104FB"/>
    <w:rsid w:val="0011057C"/>
    <w:rsid w:val="001108ED"/>
    <w:rsid w:val="00110B11"/>
    <w:rsid w:val="00110C94"/>
    <w:rsid w:val="001119C2"/>
    <w:rsid w:val="00111B84"/>
    <w:rsid w:val="0011496E"/>
    <w:rsid w:val="00114B71"/>
    <w:rsid w:val="00114FA0"/>
    <w:rsid w:val="00115122"/>
    <w:rsid w:val="00115678"/>
    <w:rsid w:val="0011570A"/>
    <w:rsid w:val="00116862"/>
    <w:rsid w:val="00117555"/>
    <w:rsid w:val="00117FE6"/>
    <w:rsid w:val="001205A2"/>
    <w:rsid w:val="00121058"/>
    <w:rsid w:val="001210AD"/>
    <w:rsid w:val="00121486"/>
    <w:rsid w:val="001224AE"/>
    <w:rsid w:val="00122509"/>
    <w:rsid w:val="001239BC"/>
    <w:rsid w:val="001239D5"/>
    <w:rsid w:val="00124036"/>
    <w:rsid w:val="00125147"/>
    <w:rsid w:val="0012595A"/>
    <w:rsid w:val="00125B12"/>
    <w:rsid w:val="00125CE9"/>
    <w:rsid w:val="00127AC7"/>
    <w:rsid w:val="00127FEE"/>
    <w:rsid w:val="0013008F"/>
    <w:rsid w:val="001301ED"/>
    <w:rsid w:val="00130A2C"/>
    <w:rsid w:val="00130AD8"/>
    <w:rsid w:val="00130D87"/>
    <w:rsid w:val="00130ED7"/>
    <w:rsid w:val="00132CBB"/>
    <w:rsid w:val="00132D67"/>
    <w:rsid w:val="00133729"/>
    <w:rsid w:val="00133C2B"/>
    <w:rsid w:val="001342CB"/>
    <w:rsid w:val="00134C72"/>
    <w:rsid w:val="0013696E"/>
    <w:rsid w:val="001369ED"/>
    <w:rsid w:val="00136B75"/>
    <w:rsid w:val="00136E9F"/>
    <w:rsid w:val="00140173"/>
    <w:rsid w:val="0014069E"/>
    <w:rsid w:val="0014098E"/>
    <w:rsid w:val="00140B18"/>
    <w:rsid w:val="00140F08"/>
    <w:rsid w:val="0014220B"/>
    <w:rsid w:val="00142C82"/>
    <w:rsid w:val="00142DE8"/>
    <w:rsid w:val="001439A7"/>
    <w:rsid w:val="00143C66"/>
    <w:rsid w:val="00143FA7"/>
    <w:rsid w:val="001443E5"/>
    <w:rsid w:val="0014591E"/>
    <w:rsid w:val="00145D43"/>
    <w:rsid w:val="00145DC8"/>
    <w:rsid w:val="00145ECE"/>
    <w:rsid w:val="00146A42"/>
    <w:rsid w:val="00146BAF"/>
    <w:rsid w:val="00146F38"/>
    <w:rsid w:val="00146F5A"/>
    <w:rsid w:val="00147772"/>
    <w:rsid w:val="00147BE0"/>
    <w:rsid w:val="00150ED6"/>
    <w:rsid w:val="00151D54"/>
    <w:rsid w:val="00152350"/>
    <w:rsid w:val="001533AF"/>
    <w:rsid w:val="001534EA"/>
    <w:rsid w:val="00154602"/>
    <w:rsid w:val="00154826"/>
    <w:rsid w:val="001558FC"/>
    <w:rsid w:val="00155E8B"/>
    <w:rsid w:val="001564C5"/>
    <w:rsid w:val="00156839"/>
    <w:rsid w:val="00157490"/>
    <w:rsid w:val="00161020"/>
    <w:rsid w:val="001632B9"/>
    <w:rsid w:val="001639FB"/>
    <w:rsid w:val="00163C7A"/>
    <w:rsid w:val="00164194"/>
    <w:rsid w:val="00164718"/>
    <w:rsid w:val="00164A09"/>
    <w:rsid w:val="00164A6F"/>
    <w:rsid w:val="00164E38"/>
    <w:rsid w:val="00165181"/>
    <w:rsid w:val="001652FB"/>
    <w:rsid w:val="0016554E"/>
    <w:rsid w:val="001658D1"/>
    <w:rsid w:val="001663F4"/>
    <w:rsid w:val="0016683E"/>
    <w:rsid w:val="00167881"/>
    <w:rsid w:val="00167ABB"/>
    <w:rsid w:val="00170193"/>
    <w:rsid w:val="00170466"/>
    <w:rsid w:val="00170BDA"/>
    <w:rsid w:val="00171BAB"/>
    <w:rsid w:val="00171DD2"/>
    <w:rsid w:val="0017219F"/>
    <w:rsid w:val="00172205"/>
    <w:rsid w:val="00172A4E"/>
    <w:rsid w:val="00173002"/>
    <w:rsid w:val="00173D8F"/>
    <w:rsid w:val="00173E75"/>
    <w:rsid w:val="00175AF2"/>
    <w:rsid w:val="00175C73"/>
    <w:rsid w:val="0017622C"/>
    <w:rsid w:val="00176941"/>
    <w:rsid w:val="00177AE6"/>
    <w:rsid w:val="00177E72"/>
    <w:rsid w:val="00177F64"/>
    <w:rsid w:val="00180A46"/>
    <w:rsid w:val="00181487"/>
    <w:rsid w:val="0018194F"/>
    <w:rsid w:val="00181FC4"/>
    <w:rsid w:val="00182212"/>
    <w:rsid w:val="00183324"/>
    <w:rsid w:val="001838DA"/>
    <w:rsid w:val="001852EC"/>
    <w:rsid w:val="001863B2"/>
    <w:rsid w:val="0018675E"/>
    <w:rsid w:val="00186C3D"/>
    <w:rsid w:val="001871D6"/>
    <w:rsid w:val="00187D0F"/>
    <w:rsid w:val="001905F9"/>
    <w:rsid w:val="001909E0"/>
    <w:rsid w:val="00191204"/>
    <w:rsid w:val="001921A4"/>
    <w:rsid w:val="00193A2C"/>
    <w:rsid w:val="00194588"/>
    <w:rsid w:val="0019459D"/>
    <w:rsid w:val="001947B9"/>
    <w:rsid w:val="00194992"/>
    <w:rsid w:val="00194DEE"/>
    <w:rsid w:val="00195483"/>
    <w:rsid w:val="001956E1"/>
    <w:rsid w:val="00196775"/>
    <w:rsid w:val="00197A54"/>
    <w:rsid w:val="001A065B"/>
    <w:rsid w:val="001A0727"/>
    <w:rsid w:val="001A0F6E"/>
    <w:rsid w:val="001A0FB6"/>
    <w:rsid w:val="001A162B"/>
    <w:rsid w:val="001A28B0"/>
    <w:rsid w:val="001A2C8F"/>
    <w:rsid w:val="001A33E8"/>
    <w:rsid w:val="001A3E57"/>
    <w:rsid w:val="001A3E6C"/>
    <w:rsid w:val="001A3FE9"/>
    <w:rsid w:val="001A40D4"/>
    <w:rsid w:val="001A41D0"/>
    <w:rsid w:val="001A476A"/>
    <w:rsid w:val="001A4854"/>
    <w:rsid w:val="001A6366"/>
    <w:rsid w:val="001A70F7"/>
    <w:rsid w:val="001A7493"/>
    <w:rsid w:val="001A7520"/>
    <w:rsid w:val="001A7C0B"/>
    <w:rsid w:val="001A7C72"/>
    <w:rsid w:val="001A7F96"/>
    <w:rsid w:val="001B09B5"/>
    <w:rsid w:val="001B0D60"/>
    <w:rsid w:val="001B108D"/>
    <w:rsid w:val="001B1306"/>
    <w:rsid w:val="001B13B5"/>
    <w:rsid w:val="001B14ED"/>
    <w:rsid w:val="001B1CD0"/>
    <w:rsid w:val="001B1F5D"/>
    <w:rsid w:val="001B2145"/>
    <w:rsid w:val="001B2165"/>
    <w:rsid w:val="001B23BA"/>
    <w:rsid w:val="001B3032"/>
    <w:rsid w:val="001B33DF"/>
    <w:rsid w:val="001B35D4"/>
    <w:rsid w:val="001B487A"/>
    <w:rsid w:val="001B4BA4"/>
    <w:rsid w:val="001B53B8"/>
    <w:rsid w:val="001B5606"/>
    <w:rsid w:val="001B6840"/>
    <w:rsid w:val="001B743B"/>
    <w:rsid w:val="001B784E"/>
    <w:rsid w:val="001C0733"/>
    <w:rsid w:val="001C1869"/>
    <w:rsid w:val="001C190A"/>
    <w:rsid w:val="001C1B4F"/>
    <w:rsid w:val="001C346A"/>
    <w:rsid w:val="001C3B60"/>
    <w:rsid w:val="001C4AD0"/>
    <w:rsid w:val="001C503A"/>
    <w:rsid w:val="001C7119"/>
    <w:rsid w:val="001C7813"/>
    <w:rsid w:val="001D0B46"/>
    <w:rsid w:val="001D13C1"/>
    <w:rsid w:val="001D180B"/>
    <w:rsid w:val="001D18C8"/>
    <w:rsid w:val="001D1E4C"/>
    <w:rsid w:val="001D1EFB"/>
    <w:rsid w:val="001D1F07"/>
    <w:rsid w:val="001D20EC"/>
    <w:rsid w:val="001D23B5"/>
    <w:rsid w:val="001D245B"/>
    <w:rsid w:val="001D2D17"/>
    <w:rsid w:val="001D30B8"/>
    <w:rsid w:val="001D3196"/>
    <w:rsid w:val="001D32BD"/>
    <w:rsid w:val="001D3680"/>
    <w:rsid w:val="001D4BFE"/>
    <w:rsid w:val="001D4C74"/>
    <w:rsid w:val="001D4E39"/>
    <w:rsid w:val="001D605E"/>
    <w:rsid w:val="001D62F4"/>
    <w:rsid w:val="001D6406"/>
    <w:rsid w:val="001D6995"/>
    <w:rsid w:val="001D6C82"/>
    <w:rsid w:val="001D7573"/>
    <w:rsid w:val="001D7AB4"/>
    <w:rsid w:val="001E005A"/>
    <w:rsid w:val="001E05D7"/>
    <w:rsid w:val="001E0925"/>
    <w:rsid w:val="001E0945"/>
    <w:rsid w:val="001E1F61"/>
    <w:rsid w:val="001E2E7E"/>
    <w:rsid w:val="001E404C"/>
    <w:rsid w:val="001E41C1"/>
    <w:rsid w:val="001E48BE"/>
    <w:rsid w:val="001E4D49"/>
    <w:rsid w:val="001E4F36"/>
    <w:rsid w:val="001E5976"/>
    <w:rsid w:val="001E5B74"/>
    <w:rsid w:val="001E6662"/>
    <w:rsid w:val="001E75D3"/>
    <w:rsid w:val="001E773B"/>
    <w:rsid w:val="001E798C"/>
    <w:rsid w:val="001F0F42"/>
    <w:rsid w:val="001F225D"/>
    <w:rsid w:val="001F2363"/>
    <w:rsid w:val="001F2D79"/>
    <w:rsid w:val="001F303F"/>
    <w:rsid w:val="001F306D"/>
    <w:rsid w:val="001F467A"/>
    <w:rsid w:val="001F4E9D"/>
    <w:rsid w:val="001F514F"/>
    <w:rsid w:val="001F5469"/>
    <w:rsid w:val="001F55A3"/>
    <w:rsid w:val="001F5827"/>
    <w:rsid w:val="001F67D4"/>
    <w:rsid w:val="001F7160"/>
    <w:rsid w:val="001F73BA"/>
    <w:rsid w:val="001F748C"/>
    <w:rsid w:val="00201DC6"/>
    <w:rsid w:val="00202EBA"/>
    <w:rsid w:val="002044C2"/>
    <w:rsid w:val="0020462F"/>
    <w:rsid w:val="00204EBA"/>
    <w:rsid w:val="00205B8E"/>
    <w:rsid w:val="00206371"/>
    <w:rsid w:val="00207621"/>
    <w:rsid w:val="002078DE"/>
    <w:rsid w:val="00207F2D"/>
    <w:rsid w:val="002100C3"/>
    <w:rsid w:val="00210ED0"/>
    <w:rsid w:val="0021296B"/>
    <w:rsid w:val="00213496"/>
    <w:rsid w:val="00213A4A"/>
    <w:rsid w:val="002148A5"/>
    <w:rsid w:val="00214E93"/>
    <w:rsid w:val="00215005"/>
    <w:rsid w:val="00215205"/>
    <w:rsid w:val="002154F6"/>
    <w:rsid w:val="002156DD"/>
    <w:rsid w:val="0021578D"/>
    <w:rsid w:val="00215CA6"/>
    <w:rsid w:val="00215F81"/>
    <w:rsid w:val="00216059"/>
    <w:rsid w:val="00216D7E"/>
    <w:rsid w:val="00216E0A"/>
    <w:rsid w:val="002177D6"/>
    <w:rsid w:val="0021796D"/>
    <w:rsid w:val="00217B3E"/>
    <w:rsid w:val="00217FC1"/>
    <w:rsid w:val="00220E02"/>
    <w:rsid w:val="002215EF"/>
    <w:rsid w:val="00221F48"/>
    <w:rsid w:val="00222F57"/>
    <w:rsid w:val="00223486"/>
    <w:rsid w:val="00223BC1"/>
    <w:rsid w:val="002246B0"/>
    <w:rsid w:val="00225017"/>
    <w:rsid w:val="00225840"/>
    <w:rsid w:val="00226CDA"/>
    <w:rsid w:val="00226E3C"/>
    <w:rsid w:val="0022713D"/>
    <w:rsid w:val="00227C9F"/>
    <w:rsid w:val="0023016F"/>
    <w:rsid w:val="0023025A"/>
    <w:rsid w:val="00230493"/>
    <w:rsid w:val="002307B7"/>
    <w:rsid w:val="00231213"/>
    <w:rsid w:val="002312F8"/>
    <w:rsid w:val="00231D1F"/>
    <w:rsid w:val="0023267C"/>
    <w:rsid w:val="002327F7"/>
    <w:rsid w:val="00233166"/>
    <w:rsid w:val="00233786"/>
    <w:rsid w:val="00233A3F"/>
    <w:rsid w:val="00233DFD"/>
    <w:rsid w:val="00234744"/>
    <w:rsid w:val="00234F00"/>
    <w:rsid w:val="00234F11"/>
    <w:rsid w:val="00235A2C"/>
    <w:rsid w:val="00235CBC"/>
    <w:rsid w:val="002374FE"/>
    <w:rsid w:val="002377D6"/>
    <w:rsid w:val="00237B12"/>
    <w:rsid w:val="00241A1C"/>
    <w:rsid w:val="00241F83"/>
    <w:rsid w:val="00242279"/>
    <w:rsid w:val="0024236D"/>
    <w:rsid w:val="00243655"/>
    <w:rsid w:val="00243669"/>
    <w:rsid w:val="00243A36"/>
    <w:rsid w:val="002448D8"/>
    <w:rsid w:val="00244E22"/>
    <w:rsid w:val="00245C58"/>
    <w:rsid w:val="00246932"/>
    <w:rsid w:val="00246E05"/>
    <w:rsid w:val="002477F1"/>
    <w:rsid w:val="00247A5A"/>
    <w:rsid w:val="00250326"/>
    <w:rsid w:val="002509DC"/>
    <w:rsid w:val="00250F54"/>
    <w:rsid w:val="00251557"/>
    <w:rsid w:val="00251DA5"/>
    <w:rsid w:val="002523EC"/>
    <w:rsid w:val="00252B4E"/>
    <w:rsid w:val="00252CD6"/>
    <w:rsid w:val="00253082"/>
    <w:rsid w:val="00253193"/>
    <w:rsid w:val="00253D69"/>
    <w:rsid w:val="002552D5"/>
    <w:rsid w:val="00255785"/>
    <w:rsid w:val="0025642B"/>
    <w:rsid w:val="0025738A"/>
    <w:rsid w:val="002573D9"/>
    <w:rsid w:val="002577C5"/>
    <w:rsid w:val="002577CB"/>
    <w:rsid w:val="00257A98"/>
    <w:rsid w:val="00260304"/>
    <w:rsid w:val="002603DE"/>
    <w:rsid w:val="00260FF7"/>
    <w:rsid w:val="0026192D"/>
    <w:rsid w:val="0026216B"/>
    <w:rsid w:val="002625A3"/>
    <w:rsid w:val="0026277A"/>
    <w:rsid w:val="00262A80"/>
    <w:rsid w:val="0026416E"/>
    <w:rsid w:val="002642D3"/>
    <w:rsid w:val="002648C5"/>
    <w:rsid w:val="00264F35"/>
    <w:rsid w:val="00266DB6"/>
    <w:rsid w:val="00267120"/>
    <w:rsid w:val="002675AE"/>
    <w:rsid w:val="00267DF6"/>
    <w:rsid w:val="002706E5"/>
    <w:rsid w:val="00270D71"/>
    <w:rsid w:val="00272334"/>
    <w:rsid w:val="002735C4"/>
    <w:rsid w:val="0027380A"/>
    <w:rsid w:val="00273EDF"/>
    <w:rsid w:val="002741FE"/>
    <w:rsid w:val="0027472B"/>
    <w:rsid w:val="00275663"/>
    <w:rsid w:val="00275AB7"/>
    <w:rsid w:val="00276B89"/>
    <w:rsid w:val="00276CB3"/>
    <w:rsid w:val="002772DF"/>
    <w:rsid w:val="00277D7A"/>
    <w:rsid w:val="00280950"/>
    <w:rsid w:val="00280DD9"/>
    <w:rsid w:val="00281EB0"/>
    <w:rsid w:val="0028281F"/>
    <w:rsid w:val="002828B8"/>
    <w:rsid w:val="0028321C"/>
    <w:rsid w:val="0028436B"/>
    <w:rsid w:val="00285D28"/>
    <w:rsid w:val="00285DF8"/>
    <w:rsid w:val="002866A9"/>
    <w:rsid w:val="0028687B"/>
    <w:rsid w:val="0028747A"/>
    <w:rsid w:val="002877C6"/>
    <w:rsid w:val="00290449"/>
    <w:rsid w:val="0029052F"/>
    <w:rsid w:val="002908E8"/>
    <w:rsid w:val="002914F4"/>
    <w:rsid w:val="0029156E"/>
    <w:rsid w:val="00291C1E"/>
    <w:rsid w:val="002921BF"/>
    <w:rsid w:val="002928DC"/>
    <w:rsid w:val="00292E92"/>
    <w:rsid w:val="00293CDF"/>
    <w:rsid w:val="002941B3"/>
    <w:rsid w:val="002942DE"/>
    <w:rsid w:val="002955A2"/>
    <w:rsid w:val="00295A09"/>
    <w:rsid w:val="00295A48"/>
    <w:rsid w:val="00295B6B"/>
    <w:rsid w:val="00295DB7"/>
    <w:rsid w:val="00295FF3"/>
    <w:rsid w:val="00296F65"/>
    <w:rsid w:val="00297134"/>
    <w:rsid w:val="002976A2"/>
    <w:rsid w:val="002977CE"/>
    <w:rsid w:val="00297F37"/>
    <w:rsid w:val="002A09FD"/>
    <w:rsid w:val="002A1760"/>
    <w:rsid w:val="002A1D7B"/>
    <w:rsid w:val="002A3ABE"/>
    <w:rsid w:val="002A41AB"/>
    <w:rsid w:val="002A41DD"/>
    <w:rsid w:val="002A4306"/>
    <w:rsid w:val="002A455C"/>
    <w:rsid w:val="002A4E21"/>
    <w:rsid w:val="002A5046"/>
    <w:rsid w:val="002A5A79"/>
    <w:rsid w:val="002A6988"/>
    <w:rsid w:val="002A739D"/>
    <w:rsid w:val="002B0962"/>
    <w:rsid w:val="002B1599"/>
    <w:rsid w:val="002B261B"/>
    <w:rsid w:val="002B377B"/>
    <w:rsid w:val="002B3DDC"/>
    <w:rsid w:val="002B4A6B"/>
    <w:rsid w:val="002B530C"/>
    <w:rsid w:val="002B531E"/>
    <w:rsid w:val="002B571A"/>
    <w:rsid w:val="002B728B"/>
    <w:rsid w:val="002C0719"/>
    <w:rsid w:val="002C0E72"/>
    <w:rsid w:val="002C1215"/>
    <w:rsid w:val="002C1866"/>
    <w:rsid w:val="002C1BFA"/>
    <w:rsid w:val="002C28F3"/>
    <w:rsid w:val="002C2CB1"/>
    <w:rsid w:val="002C2DF3"/>
    <w:rsid w:val="002C2F6E"/>
    <w:rsid w:val="002C37EA"/>
    <w:rsid w:val="002C4289"/>
    <w:rsid w:val="002C43DC"/>
    <w:rsid w:val="002C551B"/>
    <w:rsid w:val="002C5C80"/>
    <w:rsid w:val="002C5D20"/>
    <w:rsid w:val="002C734C"/>
    <w:rsid w:val="002C79F7"/>
    <w:rsid w:val="002D0223"/>
    <w:rsid w:val="002D145D"/>
    <w:rsid w:val="002D15B7"/>
    <w:rsid w:val="002D162C"/>
    <w:rsid w:val="002D28D9"/>
    <w:rsid w:val="002D28F7"/>
    <w:rsid w:val="002D2A47"/>
    <w:rsid w:val="002D2B73"/>
    <w:rsid w:val="002D2F10"/>
    <w:rsid w:val="002D3055"/>
    <w:rsid w:val="002D3143"/>
    <w:rsid w:val="002D3800"/>
    <w:rsid w:val="002D3A76"/>
    <w:rsid w:val="002D3E16"/>
    <w:rsid w:val="002D4AC7"/>
    <w:rsid w:val="002D5870"/>
    <w:rsid w:val="002D59CE"/>
    <w:rsid w:val="002D5A75"/>
    <w:rsid w:val="002D6265"/>
    <w:rsid w:val="002D6CFA"/>
    <w:rsid w:val="002D6ED2"/>
    <w:rsid w:val="002D72A4"/>
    <w:rsid w:val="002D7409"/>
    <w:rsid w:val="002D7D9A"/>
    <w:rsid w:val="002E04A7"/>
    <w:rsid w:val="002E0890"/>
    <w:rsid w:val="002E0A15"/>
    <w:rsid w:val="002E0FB0"/>
    <w:rsid w:val="002E13A9"/>
    <w:rsid w:val="002E1B76"/>
    <w:rsid w:val="002E1C11"/>
    <w:rsid w:val="002E2960"/>
    <w:rsid w:val="002E2FA9"/>
    <w:rsid w:val="002E3CF2"/>
    <w:rsid w:val="002E40CF"/>
    <w:rsid w:val="002E59E6"/>
    <w:rsid w:val="002E5BCD"/>
    <w:rsid w:val="002E6434"/>
    <w:rsid w:val="002E66E7"/>
    <w:rsid w:val="002E767C"/>
    <w:rsid w:val="002E76AB"/>
    <w:rsid w:val="002E76E6"/>
    <w:rsid w:val="002F0201"/>
    <w:rsid w:val="002F07AD"/>
    <w:rsid w:val="002F091C"/>
    <w:rsid w:val="002F0C84"/>
    <w:rsid w:val="002F0DCB"/>
    <w:rsid w:val="002F0F51"/>
    <w:rsid w:val="002F1388"/>
    <w:rsid w:val="002F1A3B"/>
    <w:rsid w:val="002F1AFB"/>
    <w:rsid w:val="002F2361"/>
    <w:rsid w:val="002F259F"/>
    <w:rsid w:val="002F28A7"/>
    <w:rsid w:val="002F2AA8"/>
    <w:rsid w:val="002F2B6D"/>
    <w:rsid w:val="002F2CAA"/>
    <w:rsid w:val="002F36B0"/>
    <w:rsid w:val="002F437E"/>
    <w:rsid w:val="002F4B52"/>
    <w:rsid w:val="002F5AAC"/>
    <w:rsid w:val="002F6043"/>
    <w:rsid w:val="002F700C"/>
    <w:rsid w:val="002F738D"/>
    <w:rsid w:val="0030095B"/>
    <w:rsid w:val="00300D1F"/>
    <w:rsid w:val="00302D4C"/>
    <w:rsid w:val="003030A8"/>
    <w:rsid w:val="003046A7"/>
    <w:rsid w:val="00304EA8"/>
    <w:rsid w:val="00305342"/>
    <w:rsid w:val="00305481"/>
    <w:rsid w:val="00305E81"/>
    <w:rsid w:val="00306E04"/>
    <w:rsid w:val="003072AB"/>
    <w:rsid w:val="00307431"/>
    <w:rsid w:val="00307F69"/>
    <w:rsid w:val="0031014A"/>
    <w:rsid w:val="00310763"/>
    <w:rsid w:val="0031099F"/>
    <w:rsid w:val="00310F5B"/>
    <w:rsid w:val="003114C7"/>
    <w:rsid w:val="003120CF"/>
    <w:rsid w:val="0031242B"/>
    <w:rsid w:val="00312705"/>
    <w:rsid w:val="003127C7"/>
    <w:rsid w:val="00312DC0"/>
    <w:rsid w:val="00313745"/>
    <w:rsid w:val="00313C5C"/>
    <w:rsid w:val="00314775"/>
    <w:rsid w:val="00316238"/>
    <w:rsid w:val="00316B60"/>
    <w:rsid w:val="00316CBC"/>
    <w:rsid w:val="00316D34"/>
    <w:rsid w:val="00317201"/>
    <w:rsid w:val="00317275"/>
    <w:rsid w:val="003172A6"/>
    <w:rsid w:val="00317E1D"/>
    <w:rsid w:val="00320189"/>
    <w:rsid w:val="00320D9D"/>
    <w:rsid w:val="0032105D"/>
    <w:rsid w:val="00321591"/>
    <w:rsid w:val="00321DD1"/>
    <w:rsid w:val="0032221F"/>
    <w:rsid w:val="00322B45"/>
    <w:rsid w:val="00322DD1"/>
    <w:rsid w:val="00323231"/>
    <w:rsid w:val="0032335F"/>
    <w:rsid w:val="0032449E"/>
    <w:rsid w:val="003254D7"/>
    <w:rsid w:val="00325699"/>
    <w:rsid w:val="0032586E"/>
    <w:rsid w:val="00326A8A"/>
    <w:rsid w:val="00326DF3"/>
    <w:rsid w:val="00330E7F"/>
    <w:rsid w:val="0033166A"/>
    <w:rsid w:val="003319F7"/>
    <w:rsid w:val="003327D0"/>
    <w:rsid w:val="00332FB9"/>
    <w:rsid w:val="003332E7"/>
    <w:rsid w:val="00333892"/>
    <w:rsid w:val="003338FA"/>
    <w:rsid w:val="00334F67"/>
    <w:rsid w:val="003356B3"/>
    <w:rsid w:val="00336A4C"/>
    <w:rsid w:val="0033706E"/>
    <w:rsid w:val="00337353"/>
    <w:rsid w:val="00337B18"/>
    <w:rsid w:val="00337F5E"/>
    <w:rsid w:val="003407F2"/>
    <w:rsid w:val="00340B01"/>
    <w:rsid w:val="00340F0C"/>
    <w:rsid w:val="0034108E"/>
    <w:rsid w:val="003412BF"/>
    <w:rsid w:val="003431B2"/>
    <w:rsid w:val="00344619"/>
    <w:rsid w:val="00344901"/>
    <w:rsid w:val="00344B90"/>
    <w:rsid w:val="00344DD4"/>
    <w:rsid w:val="003451D5"/>
    <w:rsid w:val="00345695"/>
    <w:rsid w:val="00345C41"/>
    <w:rsid w:val="00346D37"/>
    <w:rsid w:val="0034763D"/>
    <w:rsid w:val="00347AE4"/>
    <w:rsid w:val="00347E3D"/>
    <w:rsid w:val="0035068C"/>
    <w:rsid w:val="003527B0"/>
    <w:rsid w:val="00352EF4"/>
    <w:rsid w:val="00353775"/>
    <w:rsid w:val="003546F5"/>
    <w:rsid w:val="003547E5"/>
    <w:rsid w:val="00354922"/>
    <w:rsid w:val="00354A04"/>
    <w:rsid w:val="003552F5"/>
    <w:rsid w:val="00357224"/>
    <w:rsid w:val="0035738A"/>
    <w:rsid w:val="00357A8D"/>
    <w:rsid w:val="0036001B"/>
    <w:rsid w:val="003609F9"/>
    <w:rsid w:val="00360FAB"/>
    <w:rsid w:val="0036220B"/>
    <w:rsid w:val="00362D55"/>
    <w:rsid w:val="00362E4F"/>
    <w:rsid w:val="003634E0"/>
    <w:rsid w:val="00363A2B"/>
    <w:rsid w:val="003648FF"/>
    <w:rsid w:val="00365729"/>
    <w:rsid w:val="00365A83"/>
    <w:rsid w:val="003661B6"/>
    <w:rsid w:val="00366312"/>
    <w:rsid w:val="003663F9"/>
    <w:rsid w:val="00366B8E"/>
    <w:rsid w:val="00366C4C"/>
    <w:rsid w:val="003670B4"/>
    <w:rsid w:val="0036767B"/>
    <w:rsid w:val="0036778B"/>
    <w:rsid w:val="00367855"/>
    <w:rsid w:val="00367B4F"/>
    <w:rsid w:val="00370A80"/>
    <w:rsid w:val="00370CE9"/>
    <w:rsid w:val="00370D83"/>
    <w:rsid w:val="00371507"/>
    <w:rsid w:val="00371510"/>
    <w:rsid w:val="0037193B"/>
    <w:rsid w:val="00371FD8"/>
    <w:rsid w:val="00373000"/>
    <w:rsid w:val="00373272"/>
    <w:rsid w:val="00373F5F"/>
    <w:rsid w:val="00374607"/>
    <w:rsid w:val="0037486D"/>
    <w:rsid w:val="00375853"/>
    <w:rsid w:val="003769B9"/>
    <w:rsid w:val="00376F36"/>
    <w:rsid w:val="00377783"/>
    <w:rsid w:val="00380073"/>
    <w:rsid w:val="00380705"/>
    <w:rsid w:val="00380EA9"/>
    <w:rsid w:val="00381711"/>
    <w:rsid w:val="00381CC1"/>
    <w:rsid w:val="00382054"/>
    <w:rsid w:val="0038321A"/>
    <w:rsid w:val="0038364D"/>
    <w:rsid w:val="00383A10"/>
    <w:rsid w:val="00383E2C"/>
    <w:rsid w:val="00383F13"/>
    <w:rsid w:val="00383FF2"/>
    <w:rsid w:val="00384410"/>
    <w:rsid w:val="0038444B"/>
    <w:rsid w:val="00384807"/>
    <w:rsid w:val="00384E4F"/>
    <w:rsid w:val="0038701C"/>
    <w:rsid w:val="00387D43"/>
    <w:rsid w:val="00387D50"/>
    <w:rsid w:val="00390277"/>
    <w:rsid w:val="003905A3"/>
    <w:rsid w:val="00390C0C"/>
    <w:rsid w:val="00391609"/>
    <w:rsid w:val="00391EC7"/>
    <w:rsid w:val="00392DED"/>
    <w:rsid w:val="00393B8D"/>
    <w:rsid w:val="0039483B"/>
    <w:rsid w:val="00394B7E"/>
    <w:rsid w:val="00394E6A"/>
    <w:rsid w:val="00395D0D"/>
    <w:rsid w:val="00396882"/>
    <w:rsid w:val="00397B68"/>
    <w:rsid w:val="00397DC9"/>
    <w:rsid w:val="003A05ED"/>
    <w:rsid w:val="003A0700"/>
    <w:rsid w:val="003A0945"/>
    <w:rsid w:val="003A0BAB"/>
    <w:rsid w:val="003A10C2"/>
    <w:rsid w:val="003A2135"/>
    <w:rsid w:val="003A24D4"/>
    <w:rsid w:val="003A2923"/>
    <w:rsid w:val="003A2983"/>
    <w:rsid w:val="003A2C5F"/>
    <w:rsid w:val="003A2D71"/>
    <w:rsid w:val="003A3161"/>
    <w:rsid w:val="003A3274"/>
    <w:rsid w:val="003A4A63"/>
    <w:rsid w:val="003A4DFB"/>
    <w:rsid w:val="003A564F"/>
    <w:rsid w:val="003A5EEE"/>
    <w:rsid w:val="003A653A"/>
    <w:rsid w:val="003A6778"/>
    <w:rsid w:val="003A743E"/>
    <w:rsid w:val="003B0227"/>
    <w:rsid w:val="003B07D6"/>
    <w:rsid w:val="003B1A45"/>
    <w:rsid w:val="003B1AF3"/>
    <w:rsid w:val="003B27EE"/>
    <w:rsid w:val="003B309B"/>
    <w:rsid w:val="003B3AA6"/>
    <w:rsid w:val="003B4C1F"/>
    <w:rsid w:val="003B4DE6"/>
    <w:rsid w:val="003B52D8"/>
    <w:rsid w:val="003B52EA"/>
    <w:rsid w:val="003B5B28"/>
    <w:rsid w:val="003B5D9C"/>
    <w:rsid w:val="003B66D3"/>
    <w:rsid w:val="003B6B66"/>
    <w:rsid w:val="003B6FB7"/>
    <w:rsid w:val="003B72D1"/>
    <w:rsid w:val="003B76F6"/>
    <w:rsid w:val="003B79FE"/>
    <w:rsid w:val="003B7B48"/>
    <w:rsid w:val="003C0307"/>
    <w:rsid w:val="003C03C4"/>
    <w:rsid w:val="003C0E77"/>
    <w:rsid w:val="003C1118"/>
    <w:rsid w:val="003C1793"/>
    <w:rsid w:val="003C19D1"/>
    <w:rsid w:val="003C31AC"/>
    <w:rsid w:val="003C3274"/>
    <w:rsid w:val="003C341D"/>
    <w:rsid w:val="003C391D"/>
    <w:rsid w:val="003C4689"/>
    <w:rsid w:val="003C50CB"/>
    <w:rsid w:val="003C67B5"/>
    <w:rsid w:val="003C716F"/>
    <w:rsid w:val="003C74B0"/>
    <w:rsid w:val="003C7828"/>
    <w:rsid w:val="003D010C"/>
    <w:rsid w:val="003D0DA1"/>
    <w:rsid w:val="003D1679"/>
    <w:rsid w:val="003D18CE"/>
    <w:rsid w:val="003D2E69"/>
    <w:rsid w:val="003D3064"/>
    <w:rsid w:val="003D3163"/>
    <w:rsid w:val="003D3CB9"/>
    <w:rsid w:val="003D56B3"/>
    <w:rsid w:val="003D59B1"/>
    <w:rsid w:val="003D5D3E"/>
    <w:rsid w:val="003D5E87"/>
    <w:rsid w:val="003D5EBE"/>
    <w:rsid w:val="003D5F80"/>
    <w:rsid w:val="003D6E60"/>
    <w:rsid w:val="003D747C"/>
    <w:rsid w:val="003D7494"/>
    <w:rsid w:val="003E03F1"/>
    <w:rsid w:val="003E06B7"/>
    <w:rsid w:val="003E0927"/>
    <w:rsid w:val="003E0BDE"/>
    <w:rsid w:val="003E0DA8"/>
    <w:rsid w:val="003E14F6"/>
    <w:rsid w:val="003E15E8"/>
    <w:rsid w:val="003E1685"/>
    <w:rsid w:val="003E186C"/>
    <w:rsid w:val="003E1D4A"/>
    <w:rsid w:val="003E1F9A"/>
    <w:rsid w:val="003E2410"/>
    <w:rsid w:val="003E3069"/>
    <w:rsid w:val="003E5982"/>
    <w:rsid w:val="003E617B"/>
    <w:rsid w:val="003E713A"/>
    <w:rsid w:val="003E7997"/>
    <w:rsid w:val="003F084B"/>
    <w:rsid w:val="003F0D1F"/>
    <w:rsid w:val="003F0DDB"/>
    <w:rsid w:val="003F28BC"/>
    <w:rsid w:val="003F31A6"/>
    <w:rsid w:val="003F3760"/>
    <w:rsid w:val="003F387F"/>
    <w:rsid w:val="003F3B91"/>
    <w:rsid w:val="003F3E92"/>
    <w:rsid w:val="003F44B4"/>
    <w:rsid w:val="003F4786"/>
    <w:rsid w:val="003F47B1"/>
    <w:rsid w:val="003F4E77"/>
    <w:rsid w:val="003F56E2"/>
    <w:rsid w:val="003F61E9"/>
    <w:rsid w:val="003F6527"/>
    <w:rsid w:val="003F6803"/>
    <w:rsid w:val="003F6A3B"/>
    <w:rsid w:val="0040051E"/>
    <w:rsid w:val="00400714"/>
    <w:rsid w:val="0040086C"/>
    <w:rsid w:val="00401049"/>
    <w:rsid w:val="00401467"/>
    <w:rsid w:val="0040158B"/>
    <w:rsid w:val="00401BED"/>
    <w:rsid w:val="004039DE"/>
    <w:rsid w:val="0040528A"/>
    <w:rsid w:val="004055BC"/>
    <w:rsid w:val="00405F0C"/>
    <w:rsid w:val="00407AB1"/>
    <w:rsid w:val="00407CE7"/>
    <w:rsid w:val="004100E2"/>
    <w:rsid w:val="00410CE7"/>
    <w:rsid w:val="00411177"/>
    <w:rsid w:val="00411B79"/>
    <w:rsid w:val="00411F38"/>
    <w:rsid w:val="004123CF"/>
    <w:rsid w:val="00412AE4"/>
    <w:rsid w:val="00413BD3"/>
    <w:rsid w:val="00413DB5"/>
    <w:rsid w:val="0041402F"/>
    <w:rsid w:val="004146BC"/>
    <w:rsid w:val="004150E4"/>
    <w:rsid w:val="00415D60"/>
    <w:rsid w:val="00415E01"/>
    <w:rsid w:val="00415EC2"/>
    <w:rsid w:val="00416456"/>
    <w:rsid w:val="004170E6"/>
    <w:rsid w:val="00417FFA"/>
    <w:rsid w:val="004202D5"/>
    <w:rsid w:val="00420B45"/>
    <w:rsid w:val="00420C31"/>
    <w:rsid w:val="00420EE0"/>
    <w:rsid w:val="00421BC5"/>
    <w:rsid w:val="00421C10"/>
    <w:rsid w:val="004221F3"/>
    <w:rsid w:val="00422776"/>
    <w:rsid w:val="0042491D"/>
    <w:rsid w:val="00425007"/>
    <w:rsid w:val="00425D09"/>
    <w:rsid w:val="00425EEE"/>
    <w:rsid w:val="004263F2"/>
    <w:rsid w:val="004275B5"/>
    <w:rsid w:val="00427C87"/>
    <w:rsid w:val="00430F05"/>
    <w:rsid w:val="00431511"/>
    <w:rsid w:val="00431DC4"/>
    <w:rsid w:val="00433014"/>
    <w:rsid w:val="00433F51"/>
    <w:rsid w:val="00434F2D"/>
    <w:rsid w:val="00435B06"/>
    <w:rsid w:val="00435B23"/>
    <w:rsid w:val="004360DB"/>
    <w:rsid w:val="0043698F"/>
    <w:rsid w:val="00436C2F"/>
    <w:rsid w:val="00436CFC"/>
    <w:rsid w:val="0044121F"/>
    <w:rsid w:val="00441828"/>
    <w:rsid w:val="0044206C"/>
    <w:rsid w:val="00442326"/>
    <w:rsid w:val="00443318"/>
    <w:rsid w:val="004435F0"/>
    <w:rsid w:val="0044471C"/>
    <w:rsid w:val="00444D88"/>
    <w:rsid w:val="0044571B"/>
    <w:rsid w:val="004457FA"/>
    <w:rsid w:val="00446EAD"/>
    <w:rsid w:val="00446F1E"/>
    <w:rsid w:val="0044716F"/>
    <w:rsid w:val="00447498"/>
    <w:rsid w:val="00447770"/>
    <w:rsid w:val="00447FAA"/>
    <w:rsid w:val="004502CD"/>
    <w:rsid w:val="0045065C"/>
    <w:rsid w:val="004507A9"/>
    <w:rsid w:val="004509C2"/>
    <w:rsid w:val="00450FE8"/>
    <w:rsid w:val="00451DDA"/>
    <w:rsid w:val="00451E5D"/>
    <w:rsid w:val="00452294"/>
    <w:rsid w:val="0045291D"/>
    <w:rsid w:val="00452F11"/>
    <w:rsid w:val="00453883"/>
    <w:rsid w:val="004541A1"/>
    <w:rsid w:val="004545CC"/>
    <w:rsid w:val="0045473A"/>
    <w:rsid w:val="00454BB1"/>
    <w:rsid w:val="004557AD"/>
    <w:rsid w:val="004558CD"/>
    <w:rsid w:val="00455BAD"/>
    <w:rsid w:val="00455FE4"/>
    <w:rsid w:val="00456422"/>
    <w:rsid w:val="00457239"/>
    <w:rsid w:val="004574DB"/>
    <w:rsid w:val="004577D8"/>
    <w:rsid w:val="00460576"/>
    <w:rsid w:val="00462039"/>
    <w:rsid w:val="004626E2"/>
    <w:rsid w:val="004635AB"/>
    <w:rsid w:val="00463652"/>
    <w:rsid w:val="00463A14"/>
    <w:rsid w:val="00463CCB"/>
    <w:rsid w:val="00463DC8"/>
    <w:rsid w:val="00464700"/>
    <w:rsid w:val="00464873"/>
    <w:rsid w:val="0046558E"/>
    <w:rsid w:val="0046568B"/>
    <w:rsid w:val="004668B3"/>
    <w:rsid w:val="004670C7"/>
    <w:rsid w:val="004673A7"/>
    <w:rsid w:val="004676F5"/>
    <w:rsid w:val="00467D58"/>
    <w:rsid w:val="004706AA"/>
    <w:rsid w:val="00470DF7"/>
    <w:rsid w:val="00471036"/>
    <w:rsid w:val="004710B8"/>
    <w:rsid w:val="004713B8"/>
    <w:rsid w:val="004721CA"/>
    <w:rsid w:val="00473BF5"/>
    <w:rsid w:val="004744DC"/>
    <w:rsid w:val="00474B2B"/>
    <w:rsid w:val="00474F03"/>
    <w:rsid w:val="00475573"/>
    <w:rsid w:val="004758A5"/>
    <w:rsid w:val="00476242"/>
    <w:rsid w:val="00476594"/>
    <w:rsid w:val="004766EE"/>
    <w:rsid w:val="00476A14"/>
    <w:rsid w:val="00476BA9"/>
    <w:rsid w:val="0047793C"/>
    <w:rsid w:val="00480E60"/>
    <w:rsid w:val="00481108"/>
    <w:rsid w:val="004818C8"/>
    <w:rsid w:val="004819F1"/>
    <w:rsid w:val="00481A81"/>
    <w:rsid w:val="0048225B"/>
    <w:rsid w:val="004837E2"/>
    <w:rsid w:val="0048445C"/>
    <w:rsid w:val="00484634"/>
    <w:rsid w:val="00484BBE"/>
    <w:rsid w:val="00484CDB"/>
    <w:rsid w:val="00485115"/>
    <w:rsid w:val="004857ED"/>
    <w:rsid w:val="00486128"/>
    <w:rsid w:val="00486388"/>
    <w:rsid w:val="00486DB9"/>
    <w:rsid w:val="00486F98"/>
    <w:rsid w:val="00487635"/>
    <w:rsid w:val="00487DB5"/>
    <w:rsid w:val="00487EC0"/>
    <w:rsid w:val="00490145"/>
    <w:rsid w:val="00490461"/>
    <w:rsid w:val="0049204A"/>
    <w:rsid w:val="0049228E"/>
    <w:rsid w:val="0049296C"/>
    <w:rsid w:val="004932A8"/>
    <w:rsid w:val="00493AC0"/>
    <w:rsid w:val="00493D9B"/>
    <w:rsid w:val="00494B98"/>
    <w:rsid w:val="004955EB"/>
    <w:rsid w:val="0049654E"/>
    <w:rsid w:val="00496799"/>
    <w:rsid w:val="00496C4F"/>
    <w:rsid w:val="00496F1A"/>
    <w:rsid w:val="0049709F"/>
    <w:rsid w:val="004A0233"/>
    <w:rsid w:val="004A074A"/>
    <w:rsid w:val="004A0E9A"/>
    <w:rsid w:val="004A12AF"/>
    <w:rsid w:val="004A1483"/>
    <w:rsid w:val="004A156C"/>
    <w:rsid w:val="004A1975"/>
    <w:rsid w:val="004A1D84"/>
    <w:rsid w:val="004A22DB"/>
    <w:rsid w:val="004A3394"/>
    <w:rsid w:val="004A3909"/>
    <w:rsid w:val="004A43B6"/>
    <w:rsid w:val="004A4455"/>
    <w:rsid w:val="004A530C"/>
    <w:rsid w:val="004A66C4"/>
    <w:rsid w:val="004A6C7E"/>
    <w:rsid w:val="004A755C"/>
    <w:rsid w:val="004A7AD0"/>
    <w:rsid w:val="004B0118"/>
    <w:rsid w:val="004B31CC"/>
    <w:rsid w:val="004B5538"/>
    <w:rsid w:val="004B5A3C"/>
    <w:rsid w:val="004B61F3"/>
    <w:rsid w:val="004B6478"/>
    <w:rsid w:val="004B676D"/>
    <w:rsid w:val="004B69B8"/>
    <w:rsid w:val="004B69D8"/>
    <w:rsid w:val="004B78F1"/>
    <w:rsid w:val="004C021D"/>
    <w:rsid w:val="004C05C4"/>
    <w:rsid w:val="004C06E8"/>
    <w:rsid w:val="004C114A"/>
    <w:rsid w:val="004C169B"/>
    <w:rsid w:val="004C177F"/>
    <w:rsid w:val="004C204D"/>
    <w:rsid w:val="004C35EF"/>
    <w:rsid w:val="004C3D53"/>
    <w:rsid w:val="004C41A0"/>
    <w:rsid w:val="004C4D7F"/>
    <w:rsid w:val="004C4E4C"/>
    <w:rsid w:val="004C4E8E"/>
    <w:rsid w:val="004C5DE5"/>
    <w:rsid w:val="004C70BB"/>
    <w:rsid w:val="004C7758"/>
    <w:rsid w:val="004C7B30"/>
    <w:rsid w:val="004C7FA0"/>
    <w:rsid w:val="004D01B5"/>
    <w:rsid w:val="004D1362"/>
    <w:rsid w:val="004D1A18"/>
    <w:rsid w:val="004D2159"/>
    <w:rsid w:val="004D2A90"/>
    <w:rsid w:val="004D2D40"/>
    <w:rsid w:val="004D34CF"/>
    <w:rsid w:val="004D3793"/>
    <w:rsid w:val="004D39C1"/>
    <w:rsid w:val="004D4A8D"/>
    <w:rsid w:val="004D646F"/>
    <w:rsid w:val="004D777E"/>
    <w:rsid w:val="004D7838"/>
    <w:rsid w:val="004D7C33"/>
    <w:rsid w:val="004E0133"/>
    <w:rsid w:val="004E05B0"/>
    <w:rsid w:val="004E1342"/>
    <w:rsid w:val="004E1986"/>
    <w:rsid w:val="004E4011"/>
    <w:rsid w:val="004E4057"/>
    <w:rsid w:val="004E46A5"/>
    <w:rsid w:val="004E5D9E"/>
    <w:rsid w:val="004E6B97"/>
    <w:rsid w:val="004E7825"/>
    <w:rsid w:val="004E7DBF"/>
    <w:rsid w:val="004F041C"/>
    <w:rsid w:val="004F0F15"/>
    <w:rsid w:val="004F0F23"/>
    <w:rsid w:val="004F16A5"/>
    <w:rsid w:val="004F1AB4"/>
    <w:rsid w:val="004F1B91"/>
    <w:rsid w:val="004F1F02"/>
    <w:rsid w:val="004F3CAD"/>
    <w:rsid w:val="004F3CBA"/>
    <w:rsid w:val="004F4F9E"/>
    <w:rsid w:val="004F5026"/>
    <w:rsid w:val="004F5742"/>
    <w:rsid w:val="004F59DB"/>
    <w:rsid w:val="004F5BAD"/>
    <w:rsid w:val="004F6089"/>
    <w:rsid w:val="004F6810"/>
    <w:rsid w:val="005008A1"/>
    <w:rsid w:val="005008A4"/>
    <w:rsid w:val="00500C16"/>
    <w:rsid w:val="00502538"/>
    <w:rsid w:val="005034D4"/>
    <w:rsid w:val="005035FF"/>
    <w:rsid w:val="00503D32"/>
    <w:rsid w:val="00503D9E"/>
    <w:rsid w:val="005046F0"/>
    <w:rsid w:val="00504A73"/>
    <w:rsid w:val="00505585"/>
    <w:rsid w:val="005059CB"/>
    <w:rsid w:val="00505ECB"/>
    <w:rsid w:val="00506647"/>
    <w:rsid w:val="0050700F"/>
    <w:rsid w:val="00507876"/>
    <w:rsid w:val="00507D5A"/>
    <w:rsid w:val="00511078"/>
    <w:rsid w:val="005110D1"/>
    <w:rsid w:val="00511271"/>
    <w:rsid w:val="005113B6"/>
    <w:rsid w:val="00511752"/>
    <w:rsid w:val="005136B9"/>
    <w:rsid w:val="005137DE"/>
    <w:rsid w:val="005141CF"/>
    <w:rsid w:val="00514494"/>
    <w:rsid w:val="00514CE0"/>
    <w:rsid w:val="00514E66"/>
    <w:rsid w:val="00514F20"/>
    <w:rsid w:val="0051528E"/>
    <w:rsid w:val="00515297"/>
    <w:rsid w:val="005152FF"/>
    <w:rsid w:val="005157E5"/>
    <w:rsid w:val="00515D40"/>
    <w:rsid w:val="005160E1"/>
    <w:rsid w:val="0051735B"/>
    <w:rsid w:val="00517427"/>
    <w:rsid w:val="00517956"/>
    <w:rsid w:val="005200BA"/>
    <w:rsid w:val="00520EE6"/>
    <w:rsid w:val="00520FE7"/>
    <w:rsid w:val="005211A5"/>
    <w:rsid w:val="005213CC"/>
    <w:rsid w:val="00521AA8"/>
    <w:rsid w:val="00522EA8"/>
    <w:rsid w:val="00523793"/>
    <w:rsid w:val="00524573"/>
    <w:rsid w:val="005245E5"/>
    <w:rsid w:val="00525E5D"/>
    <w:rsid w:val="00527083"/>
    <w:rsid w:val="00527E85"/>
    <w:rsid w:val="00530668"/>
    <w:rsid w:val="0053066C"/>
    <w:rsid w:val="0053091F"/>
    <w:rsid w:val="00530C9E"/>
    <w:rsid w:val="00530F7E"/>
    <w:rsid w:val="00531889"/>
    <w:rsid w:val="00531C4B"/>
    <w:rsid w:val="0053233A"/>
    <w:rsid w:val="00532C6E"/>
    <w:rsid w:val="00533A95"/>
    <w:rsid w:val="00534067"/>
    <w:rsid w:val="005342C2"/>
    <w:rsid w:val="00534D80"/>
    <w:rsid w:val="005366B8"/>
    <w:rsid w:val="00536E33"/>
    <w:rsid w:val="0053702E"/>
    <w:rsid w:val="005409E8"/>
    <w:rsid w:val="00541201"/>
    <w:rsid w:val="00541271"/>
    <w:rsid w:val="00541401"/>
    <w:rsid w:val="005415F5"/>
    <w:rsid w:val="005416B0"/>
    <w:rsid w:val="0054196E"/>
    <w:rsid w:val="005419D8"/>
    <w:rsid w:val="00541FBD"/>
    <w:rsid w:val="00543472"/>
    <w:rsid w:val="00543BFE"/>
    <w:rsid w:val="00544547"/>
    <w:rsid w:val="00544985"/>
    <w:rsid w:val="0054498D"/>
    <w:rsid w:val="005457C1"/>
    <w:rsid w:val="0054622B"/>
    <w:rsid w:val="00546C77"/>
    <w:rsid w:val="00546FD9"/>
    <w:rsid w:val="00547ABF"/>
    <w:rsid w:val="00550131"/>
    <w:rsid w:val="00550580"/>
    <w:rsid w:val="00550E48"/>
    <w:rsid w:val="005511AF"/>
    <w:rsid w:val="005511D6"/>
    <w:rsid w:val="0055199D"/>
    <w:rsid w:val="005519E8"/>
    <w:rsid w:val="00551A23"/>
    <w:rsid w:val="005522D5"/>
    <w:rsid w:val="00552327"/>
    <w:rsid w:val="00552C1C"/>
    <w:rsid w:val="00554042"/>
    <w:rsid w:val="00554287"/>
    <w:rsid w:val="00554BA6"/>
    <w:rsid w:val="00555455"/>
    <w:rsid w:val="00555791"/>
    <w:rsid w:val="00555C0A"/>
    <w:rsid w:val="0055643F"/>
    <w:rsid w:val="00556776"/>
    <w:rsid w:val="00556C45"/>
    <w:rsid w:val="00556FE3"/>
    <w:rsid w:val="005570E5"/>
    <w:rsid w:val="005576F5"/>
    <w:rsid w:val="005577B5"/>
    <w:rsid w:val="00557985"/>
    <w:rsid w:val="005579D6"/>
    <w:rsid w:val="00561372"/>
    <w:rsid w:val="0056261B"/>
    <w:rsid w:val="00565036"/>
    <w:rsid w:val="00565708"/>
    <w:rsid w:val="005657FC"/>
    <w:rsid w:val="00566CEE"/>
    <w:rsid w:val="00567447"/>
    <w:rsid w:val="00567555"/>
    <w:rsid w:val="005675D0"/>
    <w:rsid w:val="00570B4B"/>
    <w:rsid w:val="005710A9"/>
    <w:rsid w:val="005716C1"/>
    <w:rsid w:val="005725EC"/>
    <w:rsid w:val="0057293D"/>
    <w:rsid w:val="0057303D"/>
    <w:rsid w:val="00573B28"/>
    <w:rsid w:val="00573EF3"/>
    <w:rsid w:val="005743ED"/>
    <w:rsid w:val="00574B07"/>
    <w:rsid w:val="00574DBA"/>
    <w:rsid w:val="005756FF"/>
    <w:rsid w:val="005758AB"/>
    <w:rsid w:val="00575AB4"/>
    <w:rsid w:val="0057629C"/>
    <w:rsid w:val="005771F1"/>
    <w:rsid w:val="00577A20"/>
    <w:rsid w:val="00577A41"/>
    <w:rsid w:val="00581443"/>
    <w:rsid w:val="00581EEC"/>
    <w:rsid w:val="0058218B"/>
    <w:rsid w:val="00582613"/>
    <w:rsid w:val="00582988"/>
    <w:rsid w:val="00583553"/>
    <w:rsid w:val="0058385A"/>
    <w:rsid w:val="00583B92"/>
    <w:rsid w:val="00584BD8"/>
    <w:rsid w:val="005865DA"/>
    <w:rsid w:val="00586F1A"/>
    <w:rsid w:val="00587274"/>
    <w:rsid w:val="00590562"/>
    <w:rsid w:val="00590CEA"/>
    <w:rsid w:val="00590EC4"/>
    <w:rsid w:val="00591066"/>
    <w:rsid w:val="00591312"/>
    <w:rsid w:val="0059164D"/>
    <w:rsid w:val="00591A04"/>
    <w:rsid w:val="00591AE5"/>
    <w:rsid w:val="00591FDC"/>
    <w:rsid w:val="00592C7B"/>
    <w:rsid w:val="00592EA4"/>
    <w:rsid w:val="005934C5"/>
    <w:rsid w:val="00594A4F"/>
    <w:rsid w:val="00595B1B"/>
    <w:rsid w:val="00595B97"/>
    <w:rsid w:val="00596007"/>
    <w:rsid w:val="00596089"/>
    <w:rsid w:val="0059639F"/>
    <w:rsid w:val="00596411"/>
    <w:rsid w:val="00597146"/>
    <w:rsid w:val="00597EA9"/>
    <w:rsid w:val="005A0928"/>
    <w:rsid w:val="005A0DAB"/>
    <w:rsid w:val="005A1756"/>
    <w:rsid w:val="005A26B2"/>
    <w:rsid w:val="005A3820"/>
    <w:rsid w:val="005A4ABE"/>
    <w:rsid w:val="005A56A1"/>
    <w:rsid w:val="005A6BD5"/>
    <w:rsid w:val="005A78F5"/>
    <w:rsid w:val="005B0012"/>
    <w:rsid w:val="005B0928"/>
    <w:rsid w:val="005B24F0"/>
    <w:rsid w:val="005B300B"/>
    <w:rsid w:val="005B3592"/>
    <w:rsid w:val="005B380D"/>
    <w:rsid w:val="005B42C7"/>
    <w:rsid w:val="005B4532"/>
    <w:rsid w:val="005B4B9A"/>
    <w:rsid w:val="005B535B"/>
    <w:rsid w:val="005B55B4"/>
    <w:rsid w:val="005B5DAD"/>
    <w:rsid w:val="005B5FBA"/>
    <w:rsid w:val="005C0CC1"/>
    <w:rsid w:val="005C0ED0"/>
    <w:rsid w:val="005C12AF"/>
    <w:rsid w:val="005C21F2"/>
    <w:rsid w:val="005C24CE"/>
    <w:rsid w:val="005C28AC"/>
    <w:rsid w:val="005C2ABB"/>
    <w:rsid w:val="005C3061"/>
    <w:rsid w:val="005C3C6A"/>
    <w:rsid w:val="005C3E8B"/>
    <w:rsid w:val="005C4141"/>
    <w:rsid w:val="005C468B"/>
    <w:rsid w:val="005C475C"/>
    <w:rsid w:val="005C5CE0"/>
    <w:rsid w:val="005C6313"/>
    <w:rsid w:val="005C6993"/>
    <w:rsid w:val="005C6ACA"/>
    <w:rsid w:val="005C7042"/>
    <w:rsid w:val="005C775D"/>
    <w:rsid w:val="005C7C14"/>
    <w:rsid w:val="005D0425"/>
    <w:rsid w:val="005D0A5C"/>
    <w:rsid w:val="005D101D"/>
    <w:rsid w:val="005D2AA7"/>
    <w:rsid w:val="005D2B45"/>
    <w:rsid w:val="005D2C61"/>
    <w:rsid w:val="005D3B26"/>
    <w:rsid w:val="005D4EE9"/>
    <w:rsid w:val="005D545E"/>
    <w:rsid w:val="005D65ED"/>
    <w:rsid w:val="005D66BA"/>
    <w:rsid w:val="005D7090"/>
    <w:rsid w:val="005D7690"/>
    <w:rsid w:val="005D77B8"/>
    <w:rsid w:val="005D7B8E"/>
    <w:rsid w:val="005E0CDF"/>
    <w:rsid w:val="005E11B2"/>
    <w:rsid w:val="005E15AD"/>
    <w:rsid w:val="005E1BDE"/>
    <w:rsid w:val="005E2B99"/>
    <w:rsid w:val="005E2C73"/>
    <w:rsid w:val="005E2FE0"/>
    <w:rsid w:val="005E3204"/>
    <w:rsid w:val="005E371D"/>
    <w:rsid w:val="005E390C"/>
    <w:rsid w:val="005E3CEB"/>
    <w:rsid w:val="005E4AE8"/>
    <w:rsid w:val="005E4CDB"/>
    <w:rsid w:val="005E50EE"/>
    <w:rsid w:val="005E5201"/>
    <w:rsid w:val="005E59A9"/>
    <w:rsid w:val="005E699F"/>
    <w:rsid w:val="005E7A2E"/>
    <w:rsid w:val="005F033E"/>
    <w:rsid w:val="005F06DC"/>
    <w:rsid w:val="005F08A2"/>
    <w:rsid w:val="005F2029"/>
    <w:rsid w:val="005F26C7"/>
    <w:rsid w:val="005F2C1B"/>
    <w:rsid w:val="005F2E9C"/>
    <w:rsid w:val="005F3134"/>
    <w:rsid w:val="005F3420"/>
    <w:rsid w:val="005F3571"/>
    <w:rsid w:val="005F3BB3"/>
    <w:rsid w:val="005F4706"/>
    <w:rsid w:val="005F6394"/>
    <w:rsid w:val="005F69B9"/>
    <w:rsid w:val="005F6CA4"/>
    <w:rsid w:val="00600918"/>
    <w:rsid w:val="00600B60"/>
    <w:rsid w:val="0060108C"/>
    <w:rsid w:val="00602411"/>
    <w:rsid w:val="00602F05"/>
    <w:rsid w:val="00603204"/>
    <w:rsid w:val="006039A3"/>
    <w:rsid w:val="0060449E"/>
    <w:rsid w:val="006046DB"/>
    <w:rsid w:val="006048CB"/>
    <w:rsid w:val="0060542F"/>
    <w:rsid w:val="006060D6"/>
    <w:rsid w:val="00607B32"/>
    <w:rsid w:val="00607D38"/>
    <w:rsid w:val="006108F8"/>
    <w:rsid w:val="0061120C"/>
    <w:rsid w:val="00612041"/>
    <w:rsid w:val="006127C0"/>
    <w:rsid w:val="00612D5D"/>
    <w:rsid w:val="00613148"/>
    <w:rsid w:val="00613704"/>
    <w:rsid w:val="006144D8"/>
    <w:rsid w:val="006148A6"/>
    <w:rsid w:val="006154F3"/>
    <w:rsid w:val="00616123"/>
    <w:rsid w:val="00616980"/>
    <w:rsid w:val="00617AF6"/>
    <w:rsid w:val="00620B06"/>
    <w:rsid w:val="006215A4"/>
    <w:rsid w:val="0062228C"/>
    <w:rsid w:val="00622609"/>
    <w:rsid w:val="006227EA"/>
    <w:rsid w:val="00622CEF"/>
    <w:rsid w:val="006233E2"/>
    <w:rsid w:val="0062377F"/>
    <w:rsid w:val="00623AC4"/>
    <w:rsid w:val="00624072"/>
    <w:rsid w:val="006259A9"/>
    <w:rsid w:val="00625AF6"/>
    <w:rsid w:val="006275C3"/>
    <w:rsid w:val="0063131F"/>
    <w:rsid w:val="00631909"/>
    <w:rsid w:val="006329A8"/>
    <w:rsid w:val="006329D0"/>
    <w:rsid w:val="00633920"/>
    <w:rsid w:val="00636C22"/>
    <w:rsid w:val="00636E1B"/>
    <w:rsid w:val="00637721"/>
    <w:rsid w:val="00637BE7"/>
    <w:rsid w:val="00637FCD"/>
    <w:rsid w:val="0064131B"/>
    <w:rsid w:val="00641DDC"/>
    <w:rsid w:val="00642267"/>
    <w:rsid w:val="006427AD"/>
    <w:rsid w:val="006427D5"/>
    <w:rsid w:val="006432FB"/>
    <w:rsid w:val="00643787"/>
    <w:rsid w:val="0064464F"/>
    <w:rsid w:val="00645828"/>
    <w:rsid w:val="006467F9"/>
    <w:rsid w:val="0064691C"/>
    <w:rsid w:val="00646A81"/>
    <w:rsid w:val="00647E80"/>
    <w:rsid w:val="00651356"/>
    <w:rsid w:val="00651606"/>
    <w:rsid w:val="00651950"/>
    <w:rsid w:val="00652041"/>
    <w:rsid w:val="00652BBB"/>
    <w:rsid w:val="006536E8"/>
    <w:rsid w:val="00654F90"/>
    <w:rsid w:val="00655310"/>
    <w:rsid w:val="00655923"/>
    <w:rsid w:val="00655CEF"/>
    <w:rsid w:val="00655F59"/>
    <w:rsid w:val="00656619"/>
    <w:rsid w:val="00656E4B"/>
    <w:rsid w:val="00660675"/>
    <w:rsid w:val="00662B64"/>
    <w:rsid w:val="00662C1C"/>
    <w:rsid w:val="006637E6"/>
    <w:rsid w:val="00663ACA"/>
    <w:rsid w:val="006647EB"/>
    <w:rsid w:val="00664B48"/>
    <w:rsid w:val="00664B4C"/>
    <w:rsid w:val="006652E1"/>
    <w:rsid w:val="0066548A"/>
    <w:rsid w:val="0066549F"/>
    <w:rsid w:val="006654D3"/>
    <w:rsid w:val="006667FF"/>
    <w:rsid w:val="006668C9"/>
    <w:rsid w:val="00666FA0"/>
    <w:rsid w:val="006670A9"/>
    <w:rsid w:val="006673CF"/>
    <w:rsid w:val="00667C87"/>
    <w:rsid w:val="00670D1E"/>
    <w:rsid w:val="0067110E"/>
    <w:rsid w:val="00671502"/>
    <w:rsid w:val="00671F25"/>
    <w:rsid w:val="00672338"/>
    <w:rsid w:val="00672B06"/>
    <w:rsid w:val="00672CEE"/>
    <w:rsid w:val="006735D9"/>
    <w:rsid w:val="00673911"/>
    <w:rsid w:val="00673EA7"/>
    <w:rsid w:val="0067444D"/>
    <w:rsid w:val="00674D8E"/>
    <w:rsid w:val="006751BD"/>
    <w:rsid w:val="006752CE"/>
    <w:rsid w:val="00675CFF"/>
    <w:rsid w:val="00675E90"/>
    <w:rsid w:val="00676C84"/>
    <w:rsid w:val="00677185"/>
    <w:rsid w:val="0068085A"/>
    <w:rsid w:val="0068155A"/>
    <w:rsid w:val="00681D3F"/>
    <w:rsid w:val="006833BC"/>
    <w:rsid w:val="006839DD"/>
    <w:rsid w:val="00683C66"/>
    <w:rsid w:val="0068445E"/>
    <w:rsid w:val="00684817"/>
    <w:rsid w:val="006848DB"/>
    <w:rsid w:val="00685436"/>
    <w:rsid w:val="006861AB"/>
    <w:rsid w:val="0068626F"/>
    <w:rsid w:val="0068771C"/>
    <w:rsid w:val="00690900"/>
    <w:rsid w:val="00690BF8"/>
    <w:rsid w:val="0069181F"/>
    <w:rsid w:val="00691859"/>
    <w:rsid w:val="00691CA2"/>
    <w:rsid w:val="00692324"/>
    <w:rsid w:val="006928B1"/>
    <w:rsid w:val="00692A1F"/>
    <w:rsid w:val="00692E11"/>
    <w:rsid w:val="006933F7"/>
    <w:rsid w:val="006934AA"/>
    <w:rsid w:val="0069383E"/>
    <w:rsid w:val="00694D8A"/>
    <w:rsid w:val="00696969"/>
    <w:rsid w:val="0069703D"/>
    <w:rsid w:val="00697094"/>
    <w:rsid w:val="006A13F6"/>
    <w:rsid w:val="006A1F0D"/>
    <w:rsid w:val="006A1F8A"/>
    <w:rsid w:val="006A2371"/>
    <w:rsid w:val="006A247E"/>
    <w:rsid w:val="006A2CEA"/>
    <w:rsid w:val="006A40A6"/>
    <w:rsid w:val="006A4A92"/>
    <w:rsid w:val="006A5B88"/>
    <w:rsid w:val="006A5EAE"/>
    <w:rsid w:val="006A7367"/>
    <w:rsid w:val="006A75EF"/>
    <w:rsid w:val="006A79B3"/>
    <w:rsid w:val="006A7A36"/>
    <w:rsid w:val="006A7E16"/>
    <w:rsid w:val="006B036A"/>
    <w:rsid w:val="006B0D83"/>
    <w:rsid w:val="006B1091"/>
    <w:rsid w:val="006B20F4"/>
    <w:rsid w:val="006B25A1"/>
    <w:rsid w:val="006B3A15"/>
    <w:rsid w:val="006B51A0"/>
    <w:rsid w:val="006B52B3"/>
    <w:rsid w:val="006B5D70"/>
    <w:rsid w:val="006B5E92"/>
    <w:rsid w:val="006B7C50"/>
    <w:rsid w:val="006C0660"/>
    <w:rsid w:val="006C1193"/>
    <w:rsid w:val="006C179C"/>
    <w:rsid w:val="006C1F75"/>
    <w:rsid w:val="006C24D6"/>
    <w:rsid w:val="006C3629"/>
    <w:rsid w:val="006C3707"/>
    <w:rsid w:val="006C38FB"/>
    <w:rsid w:val="006C3ED7"/>
    <w:rsid w:val="006C4125"/>
    <w:rsid w:val="006C4372"/>
    <w:rsid w:val="006C45DE"/>
    <w:rsid w:val="006C4714"/>
    <w:rsid w:val="006C492A"/>
    <w:rsid w:val="006C51BC"/>
    <w:rsid w:val="006C5E3E"/>
    <w:rsid w:val="006C628C"/>
    <w:rsid w:val="006C6796"/>
    <w:rsid w:val="006C7144"/>
    <w:rsid w:val="006C7187"/>
    <w:rsid w:val="006C73A8"/>
    <w:rsid w:val="006C7C7A"/>
    <w:rsid w:val="006D0320"/>
    <w:rsid w:val="006D0F31"/>
    <w:rsid w:val="006D1263"/>
    <w:rsid w:val="006D149E"/>
    <w:rsid w:val="006D1924"/>
    <w:rsid w:val="006D1A73"/>
    <w:rsid w:val="006D3376"/>
    <w:rsid w:val="006D3BE9"/>
    <w:rsid w:val="006D4043"/>
    <w:rsid w:val="006D4C66"/>
    <w:rsid w:val="006D4FD3"/>
    <w:rsid w:val="006D5BC3"/>
    <w:rsid w:val="006D5CD1"/>
    <w:rsid w:val="006D5FF0"/>
    <w:rsid w:val="006D71AF"/>
    <w:rsid w:val="006D726E"/>
    <w:rsid w:val="006D73DC"/>
    <w:rsid w:val="006D7D6B"/>
    <w:rsid w:val="006D7F10"/>
    <w:rsid w:val="006E086B"/>
    <w:rsid w:val="006E0F34"/>
    <w:rsid w:val="006E1943"/>
    <w:rsid w:val="006E23AF"/>
    <w:rsid w:val="006E2CA0"/>
    <w:rsid w:val="006E2FC0"/>
    <w:rsid w:val="006E37FF"/>
    <w:rsid w:val="006E3AD3"/>
    <w:rsid w:val="006E4212"/>
    <w:rsid w:val="006E473A"/>
    <w:rsid w:val="006E4848"/>
    <w:rsid w:val="006E591C"/>
    <w:rsid w:val="006E59A4"/>
    <w:rsid w:val="006E5B76"/>
    <w:rsid w:val="006E6129"/>
    <w:rsid w:val="006E61FF"/>
    <w:rsid w:val="006E6658"/>
    <w:rsid w:val="006E7293"/>
    <w:rsid w:val="006E7710"/>
    <w:rsid w:val="006E79EC"/>
    <w:rsid w:val="006F03E3"/>
    <w:rsid w:val="006F041D"/>
    <w:rsid w:val="006F0F89"/>
    <w:rsid w:val="006F24BB"/>
    <w:rsid w:val="006F345B"/>
    <w:rsid w:val="006F3F47"/>
    <w:rsid w:val="006F4447"/>
    <w:rsid w:val="006F4610"/>
    <w:rsid w:val="006F4AB4"/>
    <w:rsid w:val="006F4C53"/>
    <w:rsid w:val="006F4E41"/>
    <w:rsid w:val="006F51BF"/>
    <w:rsid w:val="006F5227"/>
    <w:rsid w:val="006F5731"/>
    <w:rsid w:val="006F589A"/>
    <w:rsid w:val="006F5945"/>
    <w:rsid w:val="006F597D"/>
    <w:rsid w:val="006F5C45"/>
    <w:rsid w:val="006F5C76"/>
    <w:rsid w:val="006F6083"/>
    <w:rsid w:val="006F65CE"/>
    <w:rsid w:val="006F6B75"/>
    <w:rsid w:val="006F7463"/>
    <w:rsid w:val="006F755F"/>
    <w:rsid w:val="007000DF"/>
    <w:rsid w:val="00701B42"/>
    <w:rsid w:val="00701EF6"/>
    <w:rsid w:val="00701FB5"/>
    <w:rsid w:val="00702AF2"/>
    <w:rsid w:val="00702D57"/>
    <w:rsid w:val="007030F4"/>
    <w:rsid w:val="007035E3"/>
    <w:rsid w:val="00703C20"/>
    <w:rsid w:val="00704424"/>
    <w:rsid w:val="0070443E"/>
    <w:rsid w:val="00704858"/>
    <w:rsid w:val="00705075"/>
    <w:rsid w:val="0070521D"/>
    <w:rsid w:val="00705D98"/>
    <w:rsid w:val="00706C85"/>
    <w:rsid w:val="00706DEC"/>
    <w:rsid w:val="0070706B"/>
    <w:rsid w:val="00707AB4"/>
    <w:rsid w:val="00711AA1"/>
    <w:rsid w:val="007124DA"/>
    <w:rsid w:val="0071272B"/>
    <w:rsid w:val="00712B41"/>
    <w:rsid w:val="0071301F"/>
    <w:rsid w:val="007133D1"/>
    <w:rsid w:val="007137D2"/>
    <w:rsid w:val="00713FE1"/>
    <w:rsid w:val="00717EF7"/>
    <w:rsid w:val="00720835"/>
    <w:rsid w:val="00720B8B"/>
    <w:rsid w:val="00720BD9"/>
    <w:rsid w:val="00721442"/>
    <w:rsid w:val="007217DB"/>
    <w:rsid w:val="00721D3F"/>
    <w:rsid w:val="007223BE"/>
    <w:rsid w:val="00722E6F"/>
    <w:rsid w:val="00723382"/>
    <w:rsid w:val="00724946"/>
    <w:rsid w:val="00724DC5"/>
    <w:rsid w:val="00726436"/>
    <w:rsid w:val="00726CED"/>
    <w:rsid w:val="007272F4"/>
    <w:rsid w:val="00727765"/>
    <w:rsid w:val="00727855"/>
    <w:rsid w:val="00727BEA"/>
    <w:rsid w:val="0073050D"/>
    <w:rsid w:val="00730C67"/>
    <w:rsid w:val="0073109D"/>
    <w:rsid w:val="00731D3A"/>
    <w:rsid w:val="007320BB"/>
    <w:rsid w:val="00732618"/>
    <w:rsid w:val="00732648"/>
    <w:rsid w:val="00733219"/>
    <w:rsid w:val="00733CA0"/>
    <w:rsid w:val="0073450E"/>
    <w:rsid w:val="00734E2A"/>
    <w:rsid w:val="007352D9"/>
    <w:rsid w:val="007358DA"/>
    <w:rsid w:val="00735F7C"/>
    <w:rsid w:val="00736598"/>
    <w:rsid w:val="007365A6"/>
    <w:rsid w:val="00736E2F"/>
    <w:rsid w:val="00736E57"/>
    <w:rsid w:val="00737B89"/>
    <w:rsid w:val="0074052C"/>
    <w:rsid w:val="0074099E"/>
    <w:rsid w:val="00740FE5"/>
    <w:rsid w:val="00741BFA"/>
    <w:rsid w:val="00741D6A"/>
    <w:rsid w:val="007428FC"/>
    <w:rsid w:val="00743095"/>
    <w:rsid w:val="00743490"/>
    <w:rsid w:val="00744166"/>
    <w:rsid w:val="007442A9"/>
    <w:rsid w:val="00746E19"/>
    <w:rsid w:val="00747962"/>
    <w:rsid w:val="00747DA0"/>
    <w:rsid w:val="00750673"/>
    <w:rsid w:val="00750C38"/>
    <w:rsid w:val="00750CE2"/>
    <w:rsid w:val="0075253E"/>
    <w:rsid w:val="00752E7A"/>
    <w:rsid w:val="00753B43"/>
    <w:rsid w:val="0075434F"/>
    <w:rsid w:val="0075555F"/>
    <w:rsid w:val="00755B10"/>
    <w:rsid w:val="00755BDA"/>
    <w:rsid w:val="00755C43"/>
    <w:rsid w:val="007561F5"/>
    <w:rsid w:val="00756F16"/>
    <w:rsid w:val="007573B1"/>
    <w:rsid w:val="00757773"/>
    <w:rsid w:val="00757FC4"/>
    <w:rsid w:val="00761B95"/>
    <w:rsid w:val="00762B15"/>
    <w:rsid w:val="00762F74"/>
    <w:rsid w:val="00763B6E"/>
    <w:rsid w:val="0076474D"/>
    <w:rsid w:val="00764E79"/>
    <w:rsid w:val="0076515F"/>
    <w:rsid w:val="007652AD"/>
    <w:rsid w:val="00766A1D"/>
    <w:rsid w:val="0076726F"/>
    <w:rsid w:val="00767403"/>
    <w:rsid w:val="0076787B"/>
    <w:rsid w:val="00767974"/>
    <w:rsid w:val="007707A9"/>
    <w:rsid w:val="00771FC8"/>
    <w:rsid w:val="00772506"/>
    <w:rsid w:val="00772B75"/>
    <w:rsid w:val="007740F1"/>
    <w:rsid w:val="00774B2B"/>
    <w:rsid w:val="00774FA8"/>
    <w:rsid w:val="007750FA"/>
    <w:rsid w:val="007756B7"/>
    <w:rsid w:val="00775EF8"/>
    <w:rsid w:val="0077681E"/>
    <w:rsid w:val="00780137"/>
    <w:rsid w:val="0078026B"/>
    <w:rsid w:val="0078043D"/>
    <w:rsid w:val="00780893"/>
    <w:rsid w:val="007808FA"/>
    <w:rsid w:val="00780EBE"/>
    <w:rsid w:val="00781475"/>
    <w:rsid w:val="00781FA8"/>
    <w:rsid w:val="00781FC5"/>
    <w:rsid w:val="007820EC"/>
    <w:rsid w:val="007831D5"/>
    <w:rsid w:val="007844AE"/>
    <w:rsid w:val="00784EE0"/>
    <w:rsid w:val="0078517D"/>
    <w:rsid w:val="00785DE4"/>
    <w:rsid w:val="007865EF"/>
    <w:rsid w:val="00786CED"/>
    <w:rsid w:val="00786EFB"/>
    <w:rsid w:val="00787C9F"/>
    <w:rsid w:val="00792080"/>
    <w:rsid w:val="00792B64"/>
    <w:rsid w:val="00793293"/>
    <w:rsid w:val="00793AE3"/>
    <w:rsid w:val="00794466"/>
    <w:rsid w:val="00794C53"/>
    <w:rsid w:val="007959ED"/>
    <w:rsid w:val="00795DEC"/>
    <w:rsid w:val="007965E0"/>
    <w:rsid w:val="00796885"/>
    <w:rsid w:val="00796951"/>
    <w:rsid w:val="00796B7A"/>
    <w:rsid w:val="00796DCF"/>
    <w:rsid w:val="007974BE"/>
    <w:rsid w:val="007975B9"/>
    <w:rsid w:val="00797926"/>
    <w:rsid w:val="00797DC3"/>
    <w:rsid w:val="007A021D"/>
    <w:rsid w:val="007A0327"/>
    <w:rsid w:val="007A11B8"/>
    <w:rsid w:val="007A1FBC"/>
    <w:rsid w:val="007A2A83"/>
    <w:rsid w:val="007A2CF1"/>
    <w:rsid w:val="007A2E77"/>
    <w:rsid w:val="007A3097"/>
    <w:rsid w:val="007A32DA"/>
    <w:rsid w:val="007A3355"/>
    <w:rsid w:val="007A3359"/>
    <w:rsid w:val="007A37B9"/>
    <w:rsid w:val="007A52CC"/>
    <w:rsid w:val="007A536F"/>
    <w:rsid w:val="007A57FC"/>
    <w:rsid w:val="007A6D18"/>
    <w:rsid w:val="007A7089"/>
    <w:rsid w:val="007A7A36"/>
    <w:rsid w:val="007A7BA8"/>
    <w:rsid w:val="007B1003"/>
    <w:rsid w:val="007B1274"/>
    <w:rsid w:val="007B12F1"/>
    <w:rsid w:val="007B169A"/>
    <w:rsid w:val="007B2CC8"/>
    <w:rsid w:val="007B2DBF"/>
    <w:rsid w:val="007B477B"/>
    <w:rsid w:val="007B4877"/>
    <w:rsid w:val="007B4CC0"/>
    <w:rsid w:val="007B5A04"/>
    <w:rsid w:val="007B69C3"/>
    <w:rsid w:val="007B6E5E"/>
    <w:rsid w:val="007B7119"/>
    <w:rsid w:val="007B75F4"/>
    <w:rsid w:val="007B7DD0"/>
    <w:rsid w:val="007C10EE"/>
    <w:rsid w:val="007C1E80"/>
    <w:rsid w:val="007C2828"/>
    <w:rsid w:val="007C4626"/>
    <w:rsid w:val="007C4D7B"/>
    <w:rsid w:val="007C51B6"/>
    <w:rsid w:val="007C56C1"/>
    <w:rsid w:val="007C7E4E"/>
    <w:rsid w:val="007C7EE3"/>
    <w:rsid w:val="007D0CB9"/>
    <w:rsid w:val="007D14E0"/>
    <w:rsid w:val="007D2FA5"/>
    <w:rsid w:val="007D343C"/>
    <w:rsid w:val="007D3B95"/>
    <w:rsid w:val="007D4380"/>
    <w:rsid w:val="007D4766"/>
    <w:rsid w:val="007D4E6D"/>
    <w:rsid w:val="007D5176"/>
    <w:rsid w:val="007D52D1"/>
    <w:rsid w:val="007D548F"/>
    <w:rsid w:val="007D5C4A"/>
    <w:rsid w:val="007D64D4"/>
    <w:rsid w:val="007D6868"/>
    <w:rsid w:val="007D75B7"/>
    <w:rsid w:val="007D777B"/>
    <w:rsid w:val="007D7A86"/>
    <w:rsid w:val="007D7DAB"/>
    <w:rsid w:val="007D7F5D"/>
    <w:rsid w:val="007E07E8"/>
    <w:rsid w:val="007E0E26"/>
    <w:rsid w:val="007E13B5"/>
    <w:rsid w:val="007E1706"/>
    <w:rsid w:val="007E176C"/>
    <w:rsid w:val="007E1C23"/>
    <w:rsid w:val="007E1DCF"/>
    <w:rsid w:val="007E241B"/>
    <w:rsid w:val="007E28C1"/>
    <w:rsid w:val="007E385F"/>
    <w:rsid w:val="007E4620"/>
    <w:rsid w:val="007E6AEF"/>
    <w:rsid w:val="007F0778"/>
    <w:rsid w:val="007F22FD"/>
    <w:rsid w:val="007F2857"/>
    <w:rsid w:val="007F29FB"/>
    <w:rsid w:val="007F2F4A"/>
    <w:rsid w:val="007F3258"/>
    <w:rsid w:val="007F3F24"/>
    <w:rsid w:val="007F41E4"/>
    <w:rsid w:val="007F4751"/>
    <w:rsid w:val="007F4A13"/>
    <w:rsid w:val="007F4F17"/>
    <w:rsid w:val="007F563B"/>
    <w:rsid w:val="007F5E3A"/>
    <w:rsid w:val="007F5F0D"/>
    <w:rsid w:val="007F6D4C"/>
    <w:rsid w:val="007F7825"/>
    <w:rsid w:val="007F79E7"/>
    <w:rsid w:val="008002C4"/>
    <w:rsid w:val="0080087D"/>
    <w:rsid w:val="00801F04"/>
    <w:rsid w:val="00802327"/>
    <w:rsid w:val="00802DC7"/>
    <w:rsid w:val="00803056"/>
    <w:rsid w:val="00803AAE"/>
    <w:rsid w:val="00804270"/>
    <w:rsid w:val="0080675C"/>
    <w:rsid w:val="008073E0"/>
    <w:rsid w:val="0081042B"/>
    <w:rsid w:val="00810ECD"/>
    <w:rsid w:val="00810F26"/>
    <w:rsid w:val="00810FCD"/>
    <w:rsid w:val="00811045"/>
    <w:rsid w:val="008113D0"/>
    <w:rsid w:val="00811ADF"/>
    <w:rsid w:val="00811BCD"/>
    <w:rsid w:val="00812384"/>
    <w:rsid w:val="00813104"/>
    <w:rsid w:val="00814F9D"/>
    <w:rsid w:val="008203E4"/>
    <w:rsid w:val="00820446"/>
    <w:rsid w:val="0082114B"/>
    <w:rsid w:val="00821C4B"/>
    <w:rsid w:val="0082270A"/>
    <w:rsid w:val="008232CD"/>
    <w:rsid w:val="00823634"/>
    <w:rsid w:val="00823BCB"/>
    <w:rsid w:val="00823CEA"/>
    <w:rsid w:val="00823E4B"/>
    <w:rsid w:val="00824806"/>
    <w:rsid w:val="008248E7"/>
    <w:rsid w:val="00824CC4"/>
    <w:rsid w:val="0082501B"/>
    <w:rsid w:val="00825479"/>
    <w:rsid w:val="008257DB"/>
    <w:rsid w:val="00826499"/>
    <w:rsid w:val="00826722"/>
    <w:rsid w:val="00827494"/>
    <w:rsid w:val="008275D1"/>
    <w:rsid w:val="00827E2E"/>
    <w:rsid w:val="008305C2"/>
    <w:rsid w:val="00830659"/>
    <w:rsid w:val="008309F1"/>
    <w:rsid w:val="00830B4A"/>
    <w:rsid w:val="0083167C"/>
    <w:rsid w:val="00831E83"/>
    <w:rsid w:val="0083282B"/>
    <w:rsid w:val="00833132"/>
    <w:rsid w:val="00833AE7"/>
    <w:rsid w:val="00834639"/>
    <w:rsid w:val="00835555"/>
    <w:rsid w:val="00835587"/>
    <w:rsid w:val="0083783B"/>
    <w:rsid w:val="00837DCA"/>
    <w:rsid w:val="008404EB"/>
    <w:rsid w:val="00841093"/>
    <w:rsid w:val="008411B5"/>
    <w:rsid w:val="0084120C"/>
    <w:rsid w:val="00841846"/>
    <w:rsid w:val="0084341F"/>
    <w:rsid w:val="00843B79"/>
    <w:rsid w:val="00844900"/>
    <w:rsid w:val="00844D76"/>
    <w:rsid w:val="008450F3"/>
    <w:rsid w:val="008454C7"/>
    <w:rsid w:val="0084555B"/>
    <w:rsid w:val="008458DB"/>
    <w:rsid w:val="00845F97"/>
    <w:rsid w:val="00847504"/>
    <w:rsid w:val="00847780"/>
    <w:rsid w:val="00850427"/>
    <w:rsid w:val="0085097D"/>
    <w:rsid w:val="00850D93"/>
    <w:rsid w:val="00851786"/>
    <w:rsid w:val="00852217"/>
    <w:rsid w:val="00853051"/>
    <w:rsid w:val="008533F3"/>
    <w:rsid w:val="00853625"/>
    <w:rsid w:val="00853658"/>
    <w:rsid w:val="008536E6"/>
    <w:rsid w:val="00853A6E"/>
    <w:rsid w:val="008543D5"/>
    <w:rsid w:val="00854626"/>
    <w:rsid w:val="0085493D"/>
    <w:rsid w:val="00854C5B"/>
    <w:rsid w:val="00854CF9"/>
    <w:rsid w:val="008558FA"/>
    <w:rsid w:val="00855CC9"/>
    <w:rsid w:val="00856238"/>
    <w:rsid w:val="00856961"/>
    <w:rsid w:val="00856CF8"/>
    <w:rsid w:val="00857B54"/>
    <w:rsid w:val="008600A3"/>
    <w:rsid w:val="0086038D"/>
    <w:rsid w:val="00860715"/>
    <w:rsid w:val="00860B54"/>
    <w:rsid w:val="00860C7F"/>
    <w:rsid w:val="008612AB"/>
    <w:rsid w:val="008612F8"/>
    <w:rsid w:val="00861696"/>
    <w:rsid w:val="0086177E"/>
    <w:rsid w:val="00861BF8"/>
    <w:rsid w:val="00861C59"/>
    <w:rsid w:val="00861CE8"/>
    <w:rsid w:val="00861F5B"/>
    <w:rsid w:val="008635C3"/>
    <w:rsid w:val="00863996"/>
    <w:rsid w:val="008639E0"/>
    <w:rsid w:val="00864566"/>
    <w:rsid w:val="00864CAC"/>
    <w:rsid w:val="00865077"/>
    <w:rsid w:val="00865656"/>
    <w:rsid w:val="00865DE3"/>
    <w:rsid w:val="008664FF"/>
    <w:rsid w:val="0086651A"/>
    <w:rsid w:val="00866FCC"/>
    <w:rsid w:val="00867B19"/>
    <w:rsid w:val="0087024E"/>
    <w:rsid w:val="008709F8"/>
    <w:rsid w:val="008713F5"/>
    <w:rsid w:val="008714CF"/>
    <w:rsid w:val="008714E9"/>
    <w:rsid w:val="00871AC9"/>
    <w:rsid w:val="008720E1"/>
    <w:rsid w:val="00872444"/>
    <w:rsid w:val="0087272C"/>
    <w:rsid w:val="00872B8E"/>
    <w:rsid w:val="00872CE2"/>
    <w:rsid w:val="00873044"/>
    <w:rsid w:val="00873485"/>
    <w:rsid w:val="00873518"/>
    <w:rsid w:val="00873D7A"/>
    <w:rsid w:val="00874CFF"/>
    <w:rsid w:val="008756C9"/>
    <w:rsid w:val="0087575D"/>
    <w:rsid w:val="008758BE"/>
    <w:rsid w:val="00876016"/>
    <w:rsid w:val="00876301"/>
    <w:rsid w:val="0087656D"/>
    <w:rsid w:val="00876E54"/>
    <w:rsid w:val="008770CF"/>
    <w:rsid w:val="0087781C"/>
    <w:rsid w:val="0088152B"/>
    <w:rsid w:val="00881AEB"/>
    <w:rsid w:val="008820A3"/>
    <w:rsid w:val="008834F1"/>
    <w:rsid w:val="00883545"/>
    <w:rsid w:val="008838E7"/>
    <w:rsid w:val="00883CFF"/>
    <w:rsid w:val="008847AC"/>
    <w:rsid w:val="00884E78"/>
    <w:rsid w:val="0088504D"/>
    <w:rsid w:val="00886775"/>
    <w:rsid w:val="00886A81"/>
    <w:rsid w:val="00886D70"/>
    <w:rsid w:val="00886DA5"/>
    <w:rsid w:val="00886F69"/>
    <w:rsid w:val="008873C3"/>
    <w:rsid w:val="00887905"/>
    <w:rsid w:val="00887A55"/>
    <w:rsid w:val="00887BB0"/>
    <w:rsid w:val="008900A1"/>
    <w:rsid w:val="008913B5"/>
    <w:rsid w:val="00891526"/>
    <w:rsid w:val="00891776"/>
    <w:rsid w:val="00893403"/>
    <w:rsid w:val="00894F13"/>
    <w:rsid w:val="008951F2"/>
    <w:rsid w:val="00895679"/>
    <w:rsid w:val="00895712"/>
    <w:rsid w:val="008968A1"/>
    <w:rsid w:val="0089766D"/>
    <w:rsid w:val="008A0650"/>
    <w:rsid w:val="008A0692"/>
    <w:rsid w:val="008A0AFE"/>
    <w:rsid w:val="008A0EE3"/>
    <w:rsid w:val="008A1037"/>
    <w:rsid w:val="008A1305"/>
    <w:rsid w:val="008A17AC"/>
    <w:rsid w:val="008A4D58"/>
    <w:rsid w:val="008A4EB7"/>
    <w:rsid w:val="008A5C7D"/>
    <w:rsid w:val="008A623D"/>
    <w:rsid w:val="008A6DE4"/>
    <w:rsid w:val="008A7024"/>
    <w:rsid w:val="008A760E"/>
    <w:rsid w:val="008B088C"/>
    <w:rsid w:val="008B0B28"/>
    <w:rsid w:val="008B0B9E"/>
    <w:rsid w:val="008B1335"/>
    <w:rsid w:val="008B15FA"/>
    <w:rsid w:val="008B1CFC"/>
    <w:rsid w:val="008B1F6E"/>
    <w:rsid w:val="008B29FC"/>
    <w:rsid w:val="008B340C"/>
    <w:rsid w:val="008B4355"/>
    <w:rsid w:val="008B4399"/>
    <w:rsid w:val="008B476C"/>
    <w:rsid w:val="008B55E6"/>
    <w:rsid w:val="008B5ADC"/>
    <w:rsid w:val="008B6413"/>
    <w:rsid w:val="008B659F"/>
    <w:rsid w:val="008B6C5C"/>
    <w:rsid w:val="008B7FB6"/>
    <w:rsid w:val="008C003B"/>
    <w:rsid w:val="008C022B"/>
    <w:rsid w:val="008C05AE"/>
    <w:rsid w:val="008C0714"/>
    <w:rsid w:val="008C1092"/>
    <w:rsid w:val="008C19B5"/>
    <w:rsid w:val="008C2DDC"/>
    <w:rsid w:val="008C3675"/>
    <w:rsid w:val="008C3C57"/>
    <w:rsid w:val="008C3E0A"/>
    <w:rsid w:val="008C3F35"/>
    <w:rsid w:val="008C4319"/>
    <w:rsid w:val="008C5124"/>
    <w:rsid w:val="008C54C7"/>
    <w:rsid w:val="008C5837"/>
    <w:rsid w:val="008C69D8"/>
    <w:rsid w:val="008C726A"/>
    <w:rsid w:val="008D0519"/>
    <w:rsid w:val="008D08E2"/>
    <w:rsid w:val="008D0D14"/>
    <w:rsid w:val="008D0FC8"/>
    <w:rsid w:val="008D1984"/>
    <w:rsid w:val="008D1ACB"/>
    <w:rsid w:val="008D1CCC"/>
    <w:rsid w:val="008D1EE3"/>
    <w:rsid w:val="008D219A"/>
    <w:rsid w:val="008D2618"/>
    <w:rsid w:val="008D269C"/>
    <w:rsid w:val="008D3724"/>
    <w:rsid w:val="008D3795"/>
    <w:rsid w:val="008D438F"/>
    <w:rsid w:val="008D48E8"/>
    <w:rsid w:val="008D4F14"/>
    <w:rsid w:val="008D4F97"/>
    <w:rsid w:val="008D4FFE"/>
    <w:rsid w:val="008D5AB1"/>
    <w:rsid w:val="008D5B39"/>
    <w:rsid w:val="008D5CCD"/>
    <w:rsid w:val="008D7525"/>
    <w:rsid w:val="008D75D6"/>
    <w:rsid w:val="008D7820"/>
    <w:rsid w:val="008E0E64"/>
    <w:rsid w:val="008E1725"/>
    <w:rsid w:val="008E1C26"/>
    <w:rsid w:val="008E28D9"/>
    <w:rsid w:val="008E31E0"/>
    <w:rsid w:val="008E34C2"/>
    <w:rsid w:val="008E3749"/>
    <w:rsid w:val="008E4268"/>
    <w:rsid w:val="008E44C3"/>
    <w:rsid w:val="008E507D"/>
    <w:rsid w:val="008E57AA"/>
    <w:rsid w:val="008E6C49"/>
    <w:rsid w:val="008E6EC8"/>
    <w:rsid w:val="008E750A"/>
    <w:rsid w:val="008E7BEA"/>
    <w:rsid w:val="008E7DBD"/>
    <w:rsid w:val="008F1FD0"/>
    <w:rsid w:val="008F1FDD"/>
    <w:rsid w:val="008F2987"/>
    <w:rsid w:val="008F3044"/>
    <w:rsid w:val="008F3A2E"/>
    <w:rsid w:val="008F3BDD"/>
    <w:rsid w:val="008F4010"/>
    <w:rsid w:val="008F49B7"/>
    <w:rsid w:val="008F4A32"/>
    <w:rsid w:val="008F526E"/>
    <w:rsid w:val="008F58A0"/>
    <w:rsid w:val="008F592B"/>
    <w:rsid w:val="008F5AC7"/>
    <w:rsid w:val="008F6299"/>
    <w:rsid w:val="008F637F"/>
    <w:rsid w:val="008F638D"/>
    <w:rsid w:val="008F6BAB"/>
    <w:rsid w:val="00900786"/>
    <w:rsid w:val="00900DB2"/>
    <w:rsid w:val="009015A5"/>
    <w:rsid w:val="00901EAE"/>
    <w:rsid w:val="0090240B"/>
    <w:rsid w:val="00902D4C"/>
    <w:rsid w:val="00903414"/>
    <w:rsid w:val="00903B3A"/>
    <w:rsid w:val="009048EC"/>
    <w:rsid w:val="00904A87"/>
    <w:rsid w:val="00904F4B"/>
    <w:rsid w:val="00906AC0"/>
    <w:rsid w:val="00906B13"/>
    <w:rsid w:val="00906FA4"/>
    <w:rsid w:val="00906FCC"/>
    <w:rsid w:val="00906FD1"/>
    <w:rsid w:val="009074C8"/>
    <w:rsid w:val="0090758A"/>
    <w:rsid w:val="00907664"/>
    <w:rsid w:val="00910A45"/>
    <w:rsid w:val="00910FED"/>
    <w:rsid w:val="0091166E"/>
    <w:rsid w:val="00912DFC"/>
    <w:rsid w:val="00912F78"/>
    <w:rsid w:val="00913D6C"/>
    <w:rsid w:val="00913E7C"/>
    <w:rsid w:val="00914141"/>
    <w:rsid w:val="009141DE"/>
    <w:rsid w:val="00914B11"/>
    <w:rsid w:val="00915209"/>
    <w:rsid w:val="0091526A"/>
    <w:rsid w:val="00915A08"/>
    <w:rsid w:val="00916D7B"/>
    <w:rsid w:val="00917119"/>
    <w:rsid w:val="009172DE"/>
    <w:rsid w:val="009173A5"/>
    <w:rsid w:val="009176BF"/>
    <w:rsid w:val="0092027E"/>
    <w:rsid w:val="009208D3"/>
    <w:rsid w:val="00920B79"/>
    <w:rsid w:val="00920C7C"/>
    <w:rsid w:val="00921CA5"/>
    <w:rsid w:val="00921EEF"/>
    <w:rsid w:val="009228D0"/>
    <w:rsid w:val="00923520"/>
    <w:rsid w:val="00923BE0"/>
    <w:rsid w:val="00923ECD"/>
    <w:rsid w:val="0092454F"/>
    <w:rsid w:val="009250B0"/>
    <w:rsid w:val="0092616D"/>
    <w:rsid w:val="00926972"/>
    <w:rsid w:val="00926C4C"/>
    <w:rsid w:val="0092791F"/>
    <w:rsid w:val="00930AD6"/>
    <w:rsid w:val="009322A7"/>
    <w:rsid w:val="009344CD"/>
    <w:rsid w:val="00935BD5"/>
    <w:rsid w:val="00936C14"/>
    <w:rsid w:val="0093755F"/>
    <w:rsid w:val="00937A37"/>
    <w:rsid w:val="00937FC9"/>
    <w:rsid w:val="00940B33"/>
    <w:rsid w:val="00940B9B"/>
    <w:rsid w:val="009419BA"/>
    <w:rsid w:val="00941FDF"/>
    <w:rsid w:val="0094217D"/>
    <w:rsid w:val="009441AA"/>
    <w:rsid w:val="0094462A"/>
    <w:rsid w:val="00945722"/>
    <w:rsid w:val="00945C7A"/>
    <w:rsid w:val="00946213"/>
    <w:rsid w:val="009463C1"/>
    <w:rsid w:val="009464D4"/>
    <w:rsid w:val="0094654A"/>
    <w:rsid w:val="00947FBD"/>
    <w:rsid w:val="009500B1"/>
    <w:rsid w:val="00950192"/>
    <w:rsid w:val="009508A4"/>
    <w:rsid w:val="0095230C"/>
    <w:rsid w:val="00952518"/>
    <w:rsid w:val="00952645"/>
    <w:rsid w:val="00952FA6"/>
    <w:rsid w:val="009547E0"/>
    <w:rsid w:val="00954902"/>
    <w:rsid w:val="009557BA"/>
    <w:rsid w:val="00956384"/>
    <w:rsid w:val="00956432"/>
    <w:rsid w:val="00957524"/>
    <w:rsid w:val="00960244"/>
    <w:rsid w:val="009604D0"/>
    <w:rsid w:val="00960BEA"/>
    <w:rsid w:val="00961AF3"/>
    <w:rsid w:val="00961C40"/>
    <w:rsid w:val="00961FD2"/>
    <w:rsid w:val="00962A5F"/>
    <w:rsid w:val="00962AE6"/>
    <w:rsid w:val="009634DE"/>
    <w:rsid w:val="009639EA"/>
    <w:rsid w:val="0096425E"/>
    <w:rsid w:val="009647BE"/>
    <w:rsid w:val="00965473"/>
    <w:rsid w:val="00965A76"/>
    <w:rsid w:val="00965A9A"/>
    <w:rsid w:val="00966A4A"/>
    <w:rsid w:val="00966AAA"/>
    <w:rsid w:val="00967D4E"/>
    <w:rsid w:val="0097111F"/>
    <w:rsid w:val="00971484"/>
    <w:rsid w:val="00971683"/>
    <w:rsid w:val="00971CDC"/>
    <w:rsid w:val="00972DCE"/>
    <w:rsid w:val="0097335A"/>
    <w:rsid w:val="009733FB"/>
    <w:rsid w:val="009739DB"/>
    <w:rsid w:val="009743B2"/>
    <w:rsid w:val="009755BF"/>
    <w:rsid w:val="00976F45"/>
    <w:rsid w:val="00977072"/>
    <w:rsid w:val="00980606"/>
    <w:rsid w:val="00980D1B"/>
    <w:rsid w:val="00981024"/>
    <w:rsid w:val="009813EC"/>
    <w:rsid w:val="00982B83"/>
    <w:rsid w:val="00982D1F"/>
    <w:rsid w:val="009830AD"/>
    <w:rsid w:val="009835E0"/>
    <w:rsid w:val="00984824"/>
    <w:rsid w:val="00986117"/>
    <w:rsid w:val="00990C60"/>
    <w:rsid w:val="009916EC"/>
    <w:rsid w:val="009917AA"/>
    <w:rsid w:val="00991A5E"/>
    <w:rsid w:val="00991DE6"/>
    <w:rsid w:val="009923BE"/>
    <w:rsid w:val="00992BC2"/>
    <w:rsid w:val="009930B8"/>
    <w:rsid w:val="009932E0"/>
    <w:rsid w:val="00993824"/>
    <w:rsid w:val="00993967"/>
    <w:rsid w:val="00993F5C"/>
    <w:rsid w:val="0099417D"/>
    <w:rsid w:val="00995629"/>
    <w:rsid w:val="00995696"/>
    <w:rsid w:val="00995968"/>
    <w:rsid w:val="009A00C8"/>
    <w:rsid w:val="009A0AD7"/>
    <w:rsid w:val="009A16B5"/>
    <w:rsid w:val="009A2077"/>
    <w:rsid w:val="009A3823"/>
    <w:rsid w:val="009A3F19"/>
    <w:rsid w:val="009A483C"/>
    <w:rsid w:val="009A5723"/>
    <w:rsid w:val="009A5E32"/>
    <w:rsid w:val="009A68C5"/>
    <w:rsid w:val="009A6EF4"/>
    <w:rsid w:val="009A7EDF"/>
    <w:rsid w:val="009B00A6"/>
    <w:rsid w:val="009B04A6"/>
    <w:rsid w:val="009B0501"/>
    <w:rsid w:val="009B0979"/>
    <w:rsid w:val="009B163D"/>
    <w:rsid w:val="009B1D10"/>
    <w:rsid w:val="009B26F6"/>
    <w:rsid w:val="009B30C4"/>
    <w:rsid w:val="009B4194"/>
    <w:rsid w:val="009B47B8"/>
    <w:rsid w:val="009B4A65"/>
    <w:rsid w:val="009B5B52"/>
    <w:rsid w:val="009B5EE9"/>
    <w:rsid w:val="009B623C"/>
    <w:rsid w:val="009B6E0B"/>
    <w:rsid w:val="009B70CF"/>
    <w:rsid w:val="009B712C"/>
    <w:rsid w:val="009B7AC3"/>
    <w:rsid w:val="009B7B80"/>
    <w:rsid w:val="009B7C19"/>
    <w:rsid w:val="009C0AE4"/>
    <w:rsid w:val="009C1113"/>
    <w:rsid w:val="009C3149"/>
    <w:rsid w:val="009C3A1D"/>
    <w:rsid w:val="009C3E41"/>
    <w:rsid w:val="009C4C09"/>
    <w:rsid w:val="009C505C"/>
    <w:rsid w:val="009C59EF"/>
    <w:rsid w:val="009C646D"/>
    <w:rsid w:val="009C681B"/>
    <w:rsid w:val="009C6B63"/>
    <w:rsid w:val="009C7D3B"/>
    <w:rsid w:val="009C7FB4"/>
    <w:rsid w:val="009D087F"/>
    <w:rsid w:val="009D09D6"/>
    <w:rsid w:val="009D0E42"/>
    <w:rsid w:val="009D1221"/>
    <w:rsid w:val="009D2246"/>
    <w:rsid w:val="009D2909"/>
    <w:rsid w:val="009D302F"/>
    <w:rsid w:val="009D34B6"/>
    <w:rsid w:val="009D353E"/>
    <w:rsid w:val="009D3B14"/>
    <w:rsid w:val="009D3B2D"/>
    <w:rsid w:val="009D3D28"/>
    <w:rsid w:val="009D43DF"/>
    <w:rsid w:val="009D5C03"/>
    <w:rsid w:val="009D5DE4"/>
    <w:rsid w:val="009D66F1"/>
    <w:rsid w:val="009D71CE"/>
    <w:rsid w:val="009D7ED5"/>
    <w:rsid w:val="009E008E"/>
    <w:rsid w:val="009E0509"/>
    <w:rsid w:val="009E05C1"/>
    <w:rsid w:val="009E0676"/>
    <w:rsid w:val="009E161E"/>
    <w:rsid w:val="009E1CF7"/>
    <w:rsid w:val="009E26FD"/>
    <w:rsid w:val="009E2EA3"/>
    <w:rsid w:val="009E3818"/>
    <w:rsid w:val="009E47E8"/>
    <w:rsid w:val="009E48B9"/>
    <w:rsid w:val="009E59D6"/>
    <w:rsid w:val="009E5B50"/>
    <w:rsid w:val="009E6215"/>
    <w:rsid w:val="009E6839"/>
    <w:rsid w:val="009E7E45"/>
    <w:rsid w:val="009F19BB"/>
    <w:rsid w:val="009F1CC9"/>
    <w:rsid w:val="009F1F31"/>
    <w:rsid w:val="009F2072"/>
    <w:rsid w:val="009F21EC"/>
    <w:rsid w:val="009F264D"/>
    <w:rsid w:val="009F26D5"/>
    <w:rsid w:val="009F3077"/>
    <w:rsid w:val="009F3DF9"/>
    <w:rsid w:val="009F4F55"/>
    <w:rsid w:val="009F4F5F"/>
    <w:rsid w:val="009F5BB9"/>
    <w:rsid w:val="009F6316"/>
    <w:rsid w:val="009F68AC"/>
    <w:rsid w:val="009F693A"/>
    <w:rsid w:val="009F6A3C"/>
    <w:rsid w:val="009F6F06"/>
    <w:rsid w:val="009F724C"/>
    <w:rsid w:val="00A00386"/>
    <w:rsid w:val="00A01339"/>
    <w:rsid w:val="00A02B9F"/>
    <w:rsid w:val="00A0339D"/>
    <w:rsid w:val="00A036B8"/>
    <w:rsid w:val="00A038DC"/>
    <w:rsid w:val="00A03C3E"/>
    <w:rsid w:val="00A04295"/>
    <w:rsid w:val="00A04BDF"/>
    <w:rsid w:val="00A0602E"/>
    <w:rsid w:val="00A103AA"/>
    <w:rsid w:val="00A1081A"/>
    <w:rsid w:val="00A10A16"/>
    <w:rsid w:val="00A10B4B"/>
    <w:rsid w:val="00A10F99"/>
    <w:rsid w:val="00A11883"/>
    <w:rsid w:val="00A12C12"/>
    <w:rsid w:val="00A12FB6"/>
    <w:rsid w:val="00A1352D"/>
    <w:rsid w:val="00A138B2"/>
    <w:rsid w:val="00A13BCB"/>
    <w:rsid w:val="00A13D40"/>
    <w:rsid w:val="00A142CA"/>
    <w:rsid w:val="00A14DBE"/>
    <w:rsid w:val="00A14E12"/>
    <w:rsid w:val="00A151A3"/>
    <w:rsid w:val="00A161E6"/>
    <w:rsid w:val="00A16222"/>
    <w:rsid w:val="00A1624D"/>
    <w:rsid w:val="00A163BE"/>
    <w:rsid w:val="00A16404"/>
    <w:rsid w:val="00A16B4C"/>
    <w:rsid w:val="00A16F72"/>
    <w:rsid w:val="00A17F95"/>
    <w:rsid w:val="00A21396"/>
    <w:rsid w:val="00A21F6A"/>
    <w:rsid w:val="00A22297"/>
    <w:rsid w:val="00A228A7"/>
    <w:rsid w:val="00A2297D"/>
    <w:rsid w:val="00A22DC3"/>
    <w:rsid w:val="00A23FCC"/>
    <w:rsid w:val="00A24317"/>
    <w:rsid w:val="00A24AC4"/>
    <w:rsid w:val="00A25577"/>
    <w:rsid w:val="00A25755"/>
    <w:rsid w:val="00A270FA"/>
    <w:rsid w:val="00A274A5"/>
    <w:rsid w:val="00A27597"/>
    <w:rsid w:val="00A27943"/>
    <w:rsid w:val="00A27CD9"/>
    <w:rsid w:val="00A31007"/>
    <w:rsid w:val="00A3110E"/>
    <w:rsid w:val="00A311B5"/>
    <w:rsid w:val="00A3141B"/>
    <w:rsid w:val="00A322B6"/>
    <w:rsid w:val="00A3231B"/>
    <w:rsid w:val="00A33080"/>
    <w:rsid w:val="00A331CE"/>
    <w:rsid w:val="00A3345A"/>
    <w:rsid w:val="00A34371"/>
    <w:rsid w:val="00A34C13"/>
    <w:rsid w:val="00A34C25"/>
    <w:rsid w:val="00A3519D"/>
    <w:rsid w:val="00A35458"/>
    <w:rsid w:val="00A362F7"/>
    <w:rsid w:val="00A3687A"/>
    <w:rsid w:val="00A36F98"/>
    <w:rsid w:val="00A3777C"/>
    <w:rsid w:val="00A37F42"/>
    <w:rsid w:val="00A40660"/>
    <w:rsid w:val="00A408C4"/>
    <w:rsid w:val="00A41D0C"/>
    <w:rsid w:val="00A424A0"/>
    <w:rsid w:val="00A42BF5"/>
    <w:rsid w:val="00A434C3"/>
    <w:rsid w:val="00A434C6"/>
    <w:rsid w:val="00A43AEF"/>
    <w:rsid w:val="00A43B1D"/>
    <w:rsid w:val="00A442B2"/>
    <w:rsid w:val="00A47C12"/>
    <w:rsid w:val="00A500D2"/>
    <w:rsid w:val="00A50140"/>
    <w:rsid w:val="00A50A10"/>
    <w:rsid w:val="00A51658"/>
    <w:rsid w:val="00A528DC"/>
    <w:rsid w:val="00A52BF7"/>
    <w:rsid w:val="00A5321F"/>
    <w:rsid w:val="00A538A4"/>
    <w:rsid w:val="00A53D25"/>
    <w:rsid w:val="00A5455F"/>
    <w:rsid w:val="00A55886"/>
    <w:rsid w:val="00A55B11"/>
    <w:rsid w:val="00A55FD5"/>
    <w:rsid w:val="00A56749"/>
    <w:rsid w:val="00A5692A"/>
    <w:rsid w:val="00A5768C"/>
    <w:rsid w:val="00A6039F"/>
    <w:rsid w:val="00A605A8"/>
    <w:rsid w:val="00A60700"/>
    <w:rsid w:val="00A60A6F"/>
    <w:rsid w:val="00A614E5"/>
    <w:rsid w:val="00A6193B"/>
    <w:rsid w:val="00A62C1F"/>
    <w:rsid w:val="00A630B7"/>
    <w:rsid w:val="00A644F3"/>
    <w:rsid w:val="00A660A7"/>
    <w:rsid w:val="00A660B9"/>
    <w:rsid w:val="00A671C9"/>
    <w:rsid w:val="00A677F7"/>
    <w:rsid w:val="00A7030A"/>
    <w:rsid w:val="00A71071"/>
    <w:rsid w:val="00A7291E"/>
    <w:rsid w:val="00A72ADD"/>
    <w:rsid w:val="00A7312A"/>
    <w:rsid w:val="00A733FD"/>
    <w:rsid w:val="00A740C5"/>
    <w:rsid w:val="00A74B7D"/>
    <w:rsid w:val="00A7505B"/>
    <w:rsid w:val="00A7509B"/>
    <w:rsid w:val="00A76A8A"/>
    <w:rsid w:val="00A77088"/>
    <w:rsid w:val="00A7718A"/>
    <w:rsid w:val="00A77612"/>
    <w:rsid w:val="00A777A1"/>
    <w:rsid w:val="00A8177A"/>
    <w:rsid w:val="00A82068"/>
    <w:rsid w:val="00A820C2"/>
    <w:rsid w:val="00A827B3"/>
    <w:rsid w:val="00A827F7"/>
    <w:rsid w:val="00A836AC"/>
    <w:rsid w:val="00A836C5"/>
    <w:rsid w:val="00A83900"/>
    <w:rsid w:val="00A8398F"/>
    <w:rsid w:val="00A83C12"/>
    <w:rsid w:val="00A84086"/>
    <w:rsid w:val="00A854C1"/>
    <w:rsid w:val="00A85662"/>
    <w:rsid w:val="00A86096"/>
    <w:rsid w:val="00A86197"/>
    <w:rsid w:val="00A861D3"/>
    <w:rsid w:val="00A862CA"/>
    <w:rsid w:val="00A8757A"/>
    <w:rsid w:val="00A90848"/>
    <w:rsid w:val="00A910ED"/>
    <w:rsid w:val="00A92169"/>
    <w:rsid w:val="00A926F7"/>
    <w:rsid w:val="00A92811"/>
    <w:rsid w:val="00A93C3A"/>
    <w:rsid w:val="00A93E82"/>
    <w:rsid w:val="00A94449"/>
    <w:rsid w:val="00A94838"/>
    <w:rsid w:val="00A949D8"/>
    <w:rsid w:val="00A94BEC"/>
    <w:rsid w:val="00A94DAA"/>
    <w:rsid w:val="00A94FD2"/>
    <w:rsid w:val="00A96FA7"/>
    <w:rsid w:val="00A97055"/>
    <w:rsid w:val="00A9727D"/>
    <w:rsid w:val="00A97439"/>
    <w:rsid w:val="00A976B5"/>
    <w:rsid w:val="00A978F8"/>
    <w:rsid w:val="00AA0832"/>
    <w:rsid w:val="00AA1046"/>
    <w:rsid w:val="00AA1091"/>
    <w:rsid w:val="00AA1533"/>
    <w:rsid w:val="00AA1EE8"/>
    <w:rsid w:val="00AA29B5"/>
    <w:rsid w:val="00AA2F36"/>
    <w:rsid w:val="00AA3C8D"/>
    <w:rsid w:val="00AA4956"/>
    <w:rsid w:val="00AA5E46"/>
    <w:rsid w:val="00AA5F0D"/>
    <w:rsid w:val="00AA6947"/>
    <w:rsid w:val="00AA7E6B"/>
    <w:rsid w:val="00AB0773"/>
    <w:rsid w:val="00AB07E2"/>
    <w:rsid w:val="00AB08DD"/>
    <w:rsid w:val="00AB0958"/>
    <w:rsid w:val="00AB0BCB"/>
    <w:rsid w:val="00AB1229"/>
    <w:rsid w:val="00AB1648"/>
    <w:rsid w:val="00AB2092"/>
    <w:rsid w:val="00AB22DF"/>
    <w:rsid w:val="00AB262C"/>
    <w:rsid w:val="00AB2A15"/>
    <w:rsid w:val="00AB2F45"/>
    <w:rsid w:val="00AB4316"/>
    <w:rsid w:val="00AB4708"/>
    <w:rsid w:val="00AB4A81"/>
    <w:rsid w:val="00AB58FB"/>
    <w:rsid w:val="00AB610B"/>
    <w:rsid w:val="00AB7CD5"/>
    <w:rsid w:val="00AB7F31"/>
    <w:rsid w:val="00AC0068"/>
    <w:rsid w:val="00AC0165"/>
    <w:rsid w:val="00AC1276"/>
    <w:rsid w:val="00AC1F5D"/>
    <w:rsid w:val="00AC27C6"/>
    <w:rsid w:val="00AC292A"/>
    <w:rsid w:val="00AC3409"/>
    <w:rsid w:val="00AC3FB1"/>
    <w:rsid w:val="00AC4229"/>
    <w:rsid w:val="00AC43B5"/>
    <w:rsid w:val="00AC46D6"/>
    <w:rsid w:val="00AC4A30"/>
    <w:rsid w:val="00AC4FC6"/>
    <w:rsid w:val="00AC602A"/>
    <w:rsid w:val="00AC6261"/>
    <w:rsid w:val="00AC7350"/>
    <w:rsid w:val="00AC7751"/>
    <w:rsid w:val="00AC7853"/>
    <w:rsid w:val="00AC7D7E"/>
    <w:rsid w:val="00AD0096"/>
    <w:rsid w:val="00AD017C"/>
    <w:rsid w:val="00AD0ADF"/>
    <w:rsid w:val="00AD11A8"/>
    <w:rsid w:val="00AD12EC"/>
    <w:rsid w:val="00AD16D2"/>
    <w:rsid w:val="00AD18FF"/>
    <w:rsid w:val="00AD1A40"/>
    <w:rsid w:val="00AD1B95"/>
    <w:rsid w:val="00AD254A"/>
    <w:rsid w:val="00AD2FA9"/>
    <w:rsid w:val="00AD33EF"/>
    <w:rsid w:val="00AD3585"/>
    <w:rsid w:val="00AD4189"/>
    <w:rsid w:val="00AD464C"/>
    <w:rsid w:val="00AD5737"/>
    <w:rsid w:val="00AD5738"/>
    <w:rsid w:val="00AD64D0"/>
    <w:rsid w:val="00AD6F34"/>
    <w:rsid w:val="00AE0736"/>
    <w:rsid w:val="00AE0BE4"/>
    <w:rsid w:val="00AE100D"/>
    <w:rsid w:val="00AE1E3A"/>
    <w:rsid w:val="00AE22EB"/>
    <w:rsid w:val="00AE25DE"/>
    <w:rsid w:val="00AE2676"/>
    <w:rsid w:val="00AE41FB"/>
    <w:rsid w:val="00AE4E18"/>
    <w:rsid w:val="00AE5664"/>
    <w:rsid w:val="00AE5E30"/>
    <w:rsid w:val="00AE69B6"/>
    <w:rsid w:val="00AE6AD8"/>
    <w:rsid w:val="00AE75BC"/>
    <w:rsid w:val="00AF0555"/>
    <w:rsid w:val="00AF08F7"/>
    <w:rsid w:val="00AF1A2F"/>
    <w:rsid w:val="00AF236E"/>
    <w:rsid w:val="00AF3076"/>
    <w:rsid w:val="00AF35F3"/>
    <w:rsid w:val="00AF4282"/>
    <w:rsid w:val="00AF4606"/>
    <w:rsid w:val="00AF54A5"/>
    <w:rsid w:val="00AF5D4F"/>
    <w:rsid w:val="00AF63B2"/>
    <w:rsid w:val="00AF67EB"/>
    <w:rsid w:val="00AF7489"/>
    <w:rsid w:val="00AF7E46"/>
    <w:rsid w:val="00AF7F97"/>
    <w:rsid w:val="00B00E12"/>
    <w:rsid w:val="00B014B3"/>
    <w:rsid w:val="00B01757"/>
    <w:rsid w:val="00B019BA"/>
    <w:rsid w:val="00B01EC1"/>
    <w:rsid w:val="00B021E1"/>
    <w:rsid w:val="00B026A7"/>
    <w:rsid w:val="00B03095"/>
    <w:rsid w:val="00B031FD"/>
    <w:rsid w:val="00B03CF3"/>
    <w:rsid w:val="00B03E91"/>
    <w:rsid w:val="00B03EA7"/>
    <w:rsid w:val="00B0525B"/>
    <w:rsid w:val="00B05486"/>
    <w:rsid w:val="00B057CC"/>
    <w:rsid w:val="00B079D9"/>
    <w:rsid w:val="00B07C60"/>
    <w:rsid w:val="00B10227"/>
    <w:rsid w:val="00B112D8"/>
    <w:rsid w:val="00B1140F"/>
    <w:rsid w:val="00B12AD2"/>
    <w:rsid w:val="00B13720"/>
    <w:rsid w:val="00B14025"/>
    <w:rsid w:val="00B1441D"/>
    <w:rsid w:val="00B1517A"/>
    <w:rsid w:val="00B15662"/>
    <w:rsid w:val="00B156D6"/>
    <w:rsid w:val="00B15D55"/>
    <w:rsid w:val="00B16A7F"/>
    <w:rsid w:val="00B1708E"/>
    <w:rsid w:val="00B17D48"/>
    <w:rsid w:val="00B17EEE"/>
    <w:rsid w:val="00B2060B"/>
    <w:rsid w:val="00B20E91"/>
    <w:rsid w:val="00B220E9"/>
    <w:rsid w:val="00B2229E"/>
    <w:rsid w:val="00B22F11"/>
    <w:rsid w:val="00B232C1"/>
    <w:rsid w:val="00B232F2"/>
    <w:rsid w:val="00B2384F"/>
    <w:rsid w:val="00B2448C"/>
    <w:rsid w:val="00B247A6"/>
    <w:rsid w:val="00B2576D"/>
    <w:rsid w:val="00B27A08"/>
    <w:rsid w:val="00B27FD0"/>
    <w:rsid w:val="00B300B0"/>
    <w:rsid w:val="00B30B56"/>
    <w:rsid w:val="00B30B7F"/>
    <w:rsid w:val="00B31AFF"/>
    <w:rsid w:val="00B31D35"/>
    <w:rsid w:val="00B32E58"/>
    <w:rsid w:val="00B331A7"/>
    <w:rsid w:val="00B34833"/>
    <w:rsid w:val="00B34FAF"/>
    <w:rsid w:val="00B35926"/>
    <w:rsid w:val="00B35FB9"/>
    <w:rsid w:val="00B37AA5"/>
    <w:rsid w:val="00B40FFB"/>
    <w:rsid w:val="00B41621"/>
    <w:rsid w:val="00B428C6"/>
    <w:rsid w:val="00B42C70"/>
    <w:rsid w:val="00B42C7C"/>
    <w:rsid w:val="00B42EBB"/>
    <w:rsid w:val="00B450DF"/>
    <w:rsid w:val="00B45679"/>
    <w:rsid w:val="00B4580F"/>
    <w:rsid w:val="00B45B96"/>
    <w:rsid w:val="00B45FA4"/>
    <w:rsid w:val="00B47569"/>
    <w:rsid w:val="00B50969"/>
    <w:rsid w:val="00B50AE9"/>
    <w:rsid w:val="00B50FB3"/>
    <w:rsid w:val="00B523B2"/>
    <w:rsid w:val="00B52B06"/>
    <w:rsid w:val="00B52B51"/>
    <w:rsid w:val="00B53B8D"/>
    <w:rsid w:val="00B5508F"/>
    <w:rsid w:val="00B552AD"/>
    <w:rsid w:val="00B554F0"/>
    <w:rsid w:val="00B556BA"/>
    <w:rsid w:val="00B55735"/>
    <w:rsid w:val="00B55F91"/>
    <w:rsid w:val="00B569E7"/>
    <w:rsid w:val="00B5715C"/>
    <w:rsid w:val="00B57444"/>
    <w:rsid w:val="00B57CB8"/>
    <w:rsid w:val="00B614EC"/>
    <w:rsid w:val="00B61E8C"/>
    <w:rsid w:val="00B62136"/>
    <w:rsid w:val="00B6278D"/>
    <w:rsid w:val="00B62A27"/>
    <w:rsid w:val="00B62CC1"/>
    <w:rsid w:val="00B63A53"/>
    <w:rsid w:val="00B63F7A"/>
    <w:rsid w:val="00B64399"/>
    <w:rsid w:val="00B65084"/>
    <w:rsid w:val="00B65427"/>
    <w:rsid w:val="00B65CD9"/>
    <w:rsid w:val="00B661E3"/>
    <w:rsid w:val="00B66F0B"/>
    <w:rsid w:val="00B66FEC"/>
    <w:rsid w:val="00B67239"/>
    <w:rsid w:val="00B67B1F"/>
    <w:rsid w:val="00B703E3"/>
    <w:rsid w:val="00B7044F"/>
    <w:rsid w:val="00B709F0"/>
    <w:rsid w:val="00B70A3D"/>
    <w:rsid w:val="00B70AE0"/>
    <w:rsid w:val="00B715BB"/>
    <w:rsid w:val="00B71905"/>
    <w:rsid w:val="00B71B62"/>
    <w:rsid w:val="00B72997"/>
    <w:rsid w:val="00B72A23"/>
    <w:rsid w:val="00B72FED"/>
    <w:rsid w:val="00B7383B"/>
    <w:rsid w:val="00B74ED3"/>
    <w:rsid w:val="00B7547F"/>
    <w:rsid w:val="00B75921"/>
    <w:rsid w:val="00B75D5E"/>
    <w:rsid w:val="00B7607F"/>
    <w:rsid w:val="00B766EF"/>
    <w:rsid w:val="00B77735"/>
    <w:rsid w:val="00B7789C"/>
    <w:rsid w:val="00B77F5C"/>
    <w:rsid w:val="00B81054"/>
    <w:rsid w:val="00B81F02"/>
    <w:rsid w:val="00B825A5"/>
    <w:rsid w:val="00B84247"/>
    <w:rsid w:val="00B856DB"/>
    <w:rsid w:val="00B85E21"/>
    <w:rsid w:val="00B8649C"/>
    <w:rsid w:val="00B86D5D"/>
    <w:rsid w:val="00B86F2A"/>
    <w:rsid w:val="00B87326"/>
    <w:rsid w:val="00B87442"/>
    <w:rsid w:val="00B8776C"/>
    <w:rsid w:val="00B87B9F"/>
    <w:rsid w:val="00B914E3"/>
    <w:rsid w:val="00B9161D"/>
    <w:rsid w:val="00B91CC0"/>
    <w:rsid w:val="00B92767"/>
    <w:rsid w:val="00B93BA8"/>
    <w:rsid w:val="00B9486F"/>
    <w:rsid w:val="00B94CCF"/>
    <w:rsid w:val="00B960AF"/>
    <w:rsid w:val="00B9630E"/>
    <w:rsid w:val="00B972BA"/>
    <w:rsid w:val="00B97D27"/>
    <w:rsid w:val="00BA000D"/>
    <w:rsid w:val="00BA0316"/>
    <w:rsid w:val="00BA0343"/>
    <w:rsid w:val="00BA0760"/>
    <w:rsid w:val="00BA0D6A"/>
    <w:rsid w:val="00BA168F"/>
    <w:rsid w:val="00BA172D"/>
    <w:rsid w:val="00BA3531"/>
    <w:rsid w:val="00BA375B"/>
    <w:rsid w:val="00BA42DD"/>
    <w:rsid w:val="00BA5135"/>
    <w:rsid w:val="00BA56FB"/>
    <w:rsid w:val="00BA69F1"/>
    <w:rsid w:val="00BA723D"/>
    <w:rsid w:val="00BA76C4"/>
    <w:rsid w:val="00BA7A4B"/>
    <w:rsid w:val="00BA7E57"/>
    <w:rsid w:val="00BB0B7B"/>
    <w:rsid w:val="00BB12FB"/>
    <w:rsid w:val="00BB16BE"/>
    <w:rsid w:val="00BB252B"/>
    <w:rsid w:val="00BB2DE5"/>
    <w:rsid w:val="00BB3558"/>
    <w:rsid w:val="00BB4343"/>
    <w:rsid w:val="00BB44CF"/>
    <w:rsid w:val="00BB4A0D"/>
    <w:rsid w:val="00BB4BC0"/>
    <w:rsid w:val="00BB4E21"/>
    <w:rsid w:val="00BB5CE7"/>
    <w:rsid w:val="00BB71A8"/>
    <w:rsid w:val="00BB73A9"/>
    <w:rsid w:val="00BC02AF"/>
    <w:rsid w:val="00BC0E2F"/>
    <w:rsid w:val="00BC0F55"/>
    <w:rsid w:val="00BC0F91"/>
    <w:rsid w:val="00BC16DA"/>
    <w:rsid w:val="00BC19AD"/>
    <w:rsid w:val="00BC1EC8"/>
    <w:rsid w:val="00BC2052"/>
    <w:rsid w:val="00BC2B08"/>
    <w:rsid w:val="00BC2F1C"/>
    <w:rsid w:val="00BC3B05"/>
    <w:rsid w:val="00BC3C97"/>
    <w:rsid w:val="00BC416D"/>
    <w:rsid w:val="00BC4197"/>
    <w:rsid w:val="00BC4375"/>
    <w:rsid w:val="00BC5135"/>
    <w:rsid w:val="00BC5441"/>
    <w:rsid w:val="00BC5639"/>
    <w:rsid w:val="00BC569B"/>
    <w:rsid w:val="00BC5DFA"/>
    <w:rsid w:val="00BC690D"/>
    <w:rsid w:val="00BC7CAC"/>
    <w:rsid w:val="00BC7EBF"/>
    <w:rsid w:val="00BD01DA"/>
    <w:rsid w:val="00BD0A78"/>
    <w:rsid w:val="00BD0F52"/>
    <w:rsid w:val="00BD1A50"/>
    <w:rsid w:val="00BD2193"/>
    <w:rsid w:val="00BD2815"/>
    <w:rsid w:val="00BD286A"/>
    <w:rsid w:val="00BD29E2"/>
    <w:rsid w:val="00BD2A3E"/>
    <w:rsid w:val="00BD2DAB"/>
    <w:rsid w:val="00BD2DE6"/>
    <w:rsid w:val="00BD3BEA"/>
    <w:rsid w:val="00BD4C9B"/>
    <w:rsid w:val="00BD634D"/>
    <w:rsid w:val="00BD652A"/>
    <w:rsid w:val="00BD6D1C"/>
    <w:rsid w:val="00BD7472"/>
    <w:rsid w:val="00BE0343"/>
    <w:rsid w:val="00BE05DC"/>
    <w:rsid w:val="00BE068F"/>
    <w:rsid w:val="00BE0D41"/>
    <w:rsid w:val="00BE1033"/>
    <w:rsid w:val="00BE10F8"/>
    <w:rsid w:val="00BE1130"/>
    <w:rsid w:val="00BE25D0"/>
    <w:rsid w:val="00BE25ED"/>
    <w:rsid w:val="00BE2C77"/>
    <w:rsid w:val="00BE2ED7"/>
    <w:rsid w:val="00BE4846"/>
    <w:rsid w:val="00BE49A7"/>
    <w:rsid w:val="00BE4F30"/>
    <w:rsid w:val="00BE51FC"/>
    <w:rsid w:val="00BE5E99"/>
    <w:rsid w:val="00BE65D2"/>
    <w:rsid w:val="00BE6C60"/>
    <w:rsid w:val="00BE750D"/>
    <w:rsid w:val="00BE77EC"/>
    <w:rsid w:val="00BE7D9D"/>
    <w:rsid w:val="00BF0AFB"/>
    <w:rsid w:val="00BF0B19"/>
    <w:rsid w:val="00BF0CA2"/>
    <w:rsid w:val="00BF19E6"/>
    <w:rsid w:val="00BF1DE7"/>
    <w:rsid w:val="00BF1EFB"/>
    <w:rsid w:val="00BF27B2"/>
    <w:rsid w:val="00BF3A96"/>
    <w:rsid w:val="00BF4E95"/>
    <w:rsid w:val="00BF50BC"/>
    <w:rsid w:val="00BF50D4"/>
    <w:rsid w:val="00BF677C"/>
    <w:rsid w:val="00BF678D"/>
    <w:rsid w:val="00BF6B60"/>
    <w:rsid w:val="00BF7997"/>
    <w:rsid w:val="00C006FF"/>
    <w:rsid w:val="00C01996"/>
    <w:rsid w:val="00C01F47"/>
    <w:rsid w:val="00C035FD"/>
    <w:rsid w:val="00C0368D"/>
    <w:rsid w:val="00C03709"/>
    <w:rsid w:val="00C03834"/>
    <w:rsid w:val="00C048E7"/>
    <w:rsid w:val="00C04945"/>
    <w:rsid w:val="00C05EB2"/>
    <w:rsid w:val="00C0657E"/>
    <w:rsid w:val="00C068D9"/>
    <w:rsid w:val="00C06A4B"/>
    <w:rsid w:val="00C06E74"/>
    <w:rsid w:val="00C07192"/>
    <w:rsid w:val="00C079F3"/>
    <w:rsid w:val="00C07D4E"/>
    <w:rsid w:val="00C1118A"/>
    <w:rsid w:val="00C12182"/>
    <w:rsid w:val="00C121C2"/>
    <w:rsid w:val="00C12A2B"/>
    <w:rsid w:val="00C12F43"/>
    <w:rsid w:val="00C1352F"/>
    <w:rsid w:val="00C13C8B"/>
    <w:rsid w:val="00C15E1A"/>
    <w:rsid w:val="00C16617"/>
    <w:rsid w:val="00C16B87"/>
    <w:rsid w:val="00C16C39"/>
    <w:rsid w:val="00C17D3A"/>
    <w:rsid w:val="00C202E6"/>
    <w:rsid w:val="00C20A8C"/>
    <w:rsid w:val="00C20AF4"/>
    <w:rsid w:val="00C20C15"/>
    <w:rsid w:val="00C219A6"/>
    <w:rsid w:val="00C21A12"/>
    <w:rsid w:val="00C21D9D"/>
    <w:rsid w:val="00C22B9D"/>
    <w:rsid w:val="00C23A8C"/>
    <w:rsid w:val="00C2423F"/>
    <w:rsid w:val="00C24BAF"/>
    <w:rsid w:val="00C24E70"/>
    <w:rsid w:val="00C2502F"/>
    <w:rsid w:val="00C25538"/>
    <w:rsid w:val="00C25F57"/>
    <w:rsid w:val="00C2620E"/>
    <w:rsid w:val="00C26402"/>
    <w:rsid w:val="00C2640A"/>
    <w:rsid w:val="00C27977"/>
    <w:rsid w:val="00C30640"/>
    <w:rsid w:val="00C30868"/>
    <w:rsid w:val="00C3133F"/>
    <w:rsid w:val="00C32789"/>
    <w:rsid w:val="00C33116"/>
    <w:rsid w:val="00C332C8"/>
    <w:rsid w:val="00C33CD8"/>
    <w:rsid w:val="00C347BF"/>
    <w:rsid w:val="00C34BAE"/>
    <w:rsid w:val="00C3561A"/>
    <w:rsid w:val="00C35C57"/>
    <w:rsid w:val="00C36167"/>
    <w:rsid w:val="00C3627E"/>
    <w:rsid w:val="00C366DA"/>
    <w:rsid w:val="00C36DB7"/>
    <w:rsid w:val="00C37499"/>
    <w:rsid w:val="00C37A05"/>
    <w:rsid w:val="00C400BD"/>
    <w:rsid w:val="00C408A9"/>
    <w:rsid w:val="00C41826"/>
    <w:rsid w:val="00C42791"/>
    <w:rsid w:val="00C430AA"/>
    <w:rsid w:val="00C430E8"/>
    <w:rsid w:val="00C43F95"/>
    <w:rsid w:val="00C44661"/>
    <w:rsid w:val="00C4547D"/>
    <w:rsid w:val="00C45688"/>
    <w:rsid w:val="00C456FB"/>
    <w:rsid w:val="00C46057"/>
    <w:rsid w:val="00C4607F"/>
    <w:rsid w:val="00C472AD"/>
    <w:rsid w:val="00C47A23"/>
    <w:rsid w:val="00C47ADE"/>
    <w:rsid w:val="00C47B9F"/>
    <w:rsid w:val="00C47DCD"/>
    <w:rsid w:val="00C50A82"/>
    <w:rsid w:val="00C5108B"/>
    <w:rsid w:val="00C51499"/>
    <w:rsid w:val="00C515C0"/>
    <w:rsid w:val="00C523CE"/>
    <w:rsid w:val="00C52C7E"/>
    <w:rsid w:val="00C52EFC"/>
    <w:rsid w:val="00C53280"/>
    <w:rsid w:val="00C53415"/>
    <w:rsid w:val="00C53960"/>
    <w:rsid w:val="00C54674"/>
    <w:rsid w:val="00C5508E"/>
    <w:rsid w:val="00C554CB"/>
    <w:rsid w:val="00C55F0D"/>
    <w:rsid w:val="00C56091"/>
    <w:rsid w:val="00C566EE"/>
    <w:rsid w:val="00C572DB"/>
    <w:rsid w:val="00C60F55"/>
    <w:rsid w:val="00C610B0"/>
    <w:rsid w:val="00C615D6"/>
    <w:rsid w:val="00C62774"/>
    <w:rsid w:val="00C6292F"/>
    <w:rsid w:val="00C63852"/>
    <w:rsid w:val="00C63ACC"/>
    <w:rsid w:val="00C641EE"/>
    <w:rsid w:val="00C6477B"/>
    <w:rsid w:val="00C648D4"/>
    <w:rsid w:val="00C64CB2"/>
    <w:rsid w:val="00C65137"/>
    <w:rsid w:val="00C65F57"/>
    <w:rsid w:val="00C66BD3"/>
    <w:rsid w:val="00C66F02"/>
    <w:rsid w:val="00C670EF"/>
    <w:rsid w:val="00C67157"/>
    <w:rsid w:val="00C6779F"/>
    <w:rsid w:val="00C67F18"/>
    <w:rsid w:val="00C70727"/>
    <w:rsid w:val="00C708F5"/>
    <w:rsid w:val="00C70A12"/>
    <w:rsid w:val="00C7112A"/>
    <w:rsid w:val="00C71601"/>
    <w:rsid w:val="00C721CB"/>
    <w:rsid w:val="00C72EF2"/>
    <w:rsid w:val="00C730C8"/>
    <w:rsid w:val="00C7430E"/>
    <w:rsid w:val="00C7570B"/>
    <w:rsid w:val="00C75850"/>
    <w:rsid w:val="00C7603F"/>
    <w:rsid w:val="00C766C7"/>
    <w:rsid w:val="00C76F7C"/>
    <w:rsid w:val="00C77003"/>
    <w:rsid w:val="00C772F2"/>
    <w:rsid w:val="00C80315"/>
    <w:rsid w:val="00C8142F"/>
    <w:rsid w:val="00C82368"/>
    <w:rsid w:val="00C823C6"/>
    <w:rsid w:val="00C829E2"/>
    <w:rsid w:val="00C82FC5"/>
    <w:rsid w:val="00C831A3"/>
    <w:rsid w:val="00C85781"/>
    <w:rsid w:val="00C8579C"/>
    <w:rsid w:val="00C85840"/>
    <w:rsid w:val="00C85C95"/>
    <w:rsid w:val="00C871F8"/>
    <w:rsid w:val="00C87A7F"/>
    <w:rsid w:val="00C87FF8"/>
    <w:rsid w:val="00C90B9B"/>
    <w:rsid w:val="00C90C88"/>
    <w:rsid w:val="00C91A8A"/>
    <w:rsid w:val="00C9255D"/>
    <w:rsid w:val="00C9271E"/>
    <w:rsid w:val="00C94200"/>
    <w:rsid w:val="00C94C75"/>
    <w:rsid w:val="00C953DA"/>
    <w:rsid w:val="00C954F5"/>
    <w:rsid w:val="00C95743"/>
    <w:rsid w:val="00C957FC"/>
    <w:rsid w:val="00C966E1"/>
    <w:rsid w:val="00C96DAE"/>
    <w:rsid w:val="00C975F3"/>
    <w:rsid w:val="00C97849"/>
    <w:rsid w:val="00C97CDD"/>
    <w:rsid w:val="00C97DFB"/>
    <w:rsid w:val="00CA0634"/>
    <w:rsid w:val="00CA0B65"/>
    <w:rsid w:val="00CA0E0D"/>
    <w:rsid w:val="00CA17C0"/>
    <w:rsid w:val="00CA2807"/>
    <w:rsid w:val="00CA291B"/>
    <w:rsid w:val="00CA3E51"/>
    <w:rsid w:val="00CA40AE"/>
    <w:rsid w:val="00CA4101"/>
    <w:rsid w:val="00CA435A"/>
    <w:rsid w:val="00CA63AF"/>
    <w:rsid w:val="00CA6653"/>
    <w:rsid w:val="00CA6887"/>
    <w:rsid w:val="00CA6A9C"/>
    <w:rsid w:val="00CA70D2"/>
    <w:rsid w:val="00CA78D1"/>
    <w:rsid w:val="00CB01EB"/>
    <w:rsid w:val="00CB0CB2"/>
    <w:rsid w:val="00CB0ED5"/>
    <w:rsid w:val="00CB16AF"/>
    <w:rsid w:val="00CB1C0C"/>
    <w:rsid w:val="00CB20B3"/>
    <w:rsid w:val="00CB21E7"/>
    <w:rsid w:val="00CB2898"/>
    <w:rsid w:val="00CB2F93"/>
    <w:rsid w:val="00CB3980"/>
    <w:rsid w:val="00CB39B9"/>
    <w:rsid w:val="00CB3A72"/>
    <w:rsid w:val="00CB513B"/>
    <w:rsid w:val="00CB68AB"/>
    <w:rsid w:val="00CB6915"/>
    <w:rsid w:val="00CB6C49"/>
    <w:rsid w:val="00CB741F"/>
    <w:rsid w:val="00CB7469"/>
    <w:rsid w:val="00CB77F7"/>
    <w:rsid w:val="00CC17A5"/>
    <w:rsid w:val="00CC2357"/>
    <w:rsid w:val="00CC23E8"/>
    <w:rsid w:val="00CC25EC"/>
    <w:rsid w:val="00CC26FE"/>
    <w:rsid w:val="00CC2842"/>
    <w:rsid w:val="00CC29A9"/>
    <w:rsid w:val="00CC35A3"/>
    <w:rsid w:val="00CC42B0"/>
    <w:rsid w:val="00CC42D5"/>
    <w:rsid w:val="00CC44B4"/>
    <w:rsid w:val="00CC4A80"/>
    <w:rsid w:val="00CC5188"/>
    <w:rsid w:val="00CC56A8"/>
    <w:rsid w:val="00CC59C6"/>
    <w:rsid w:val="00CC5AC3"/>
    <w:rsid w:val="00CC5FA8"/>
    <w:rsid w:val="00CC6313"/>
    <w:rsid w:val="00CC665E"/>
    <w:rsid w:val="00CC6B6D"/>
    <w:rsid w:val="00CD0E7A"/>
    <w:rsid w:val="00CD1382"/>
    <w:rsid w:val="00CD28EB"/>
    <w:rsid w:val="00CD2B4B"/>
    <w:rsid w:val="00CD3317"/>
    <w:rsid w:val="00CD3C54"/>
    <w:rsid w:val="00CD41ED"/>
    <w:rsid w:val="00CD4945"/>
    <w:rsid w:val="00CD5E57"/>
    <w:rsid w:val="00CD67DA"/>
    <w:rsid w:val="00CD6E02"/>
    <w:rsid w:val="00CD7229"/>
    <w:rsid w:val="00CD76C8"/>
    <w:rsid w:val="00CD7D5B"/>
    <w:rsid w:val="00CE0512"/>
    <w:rsid w:val="00CE1C1F"/>
    <w:rsid w:val="00CE1ECF"/>
    <w:rsid w:val="00CE1F06"/>
    <w:rsid w:val="00CE2DF0"/>
    <w:rsid w:val="00CE3416"/>
    <w:rsid w:val="00CE3767"/>
    <w:rsid w:val="00CE3B85"/>
    <w:rsid w:val="00CE3DC9"/>
    <w:rsid w:val="00CE3F39"/>
    <w:rsid w:val="00CE401E"/>
    <w:rsid w:val="00CE4227"/>
    <w:rsid w:val="00CE451F"/>
    <w:rsid w:val="00CE45C6"/>
    <w:rsid w:val="00CE4EFE"/>
    <w:rsid w:val="00CE525B"/>
    <w:rsid w:val="00CE5F10"/>
    <w:rsid w:val="00CE67E5"/>
    <w:rsid w:val="00CE7E02"/>
    <w:rsid w:val="00CF00D5"/>
    <w:rsid w:val="00CF14A5"/>
    <w:rsid w:val="00CF2205"/>
    <w:rsid w:val="00CF2CA1"/>
    <w:rsid w:val="00CF34AB"/>
    <w:rsid w:val="00CF3CAD"/>
    <w:rsid w:val="00CF4039"/>
    <w:rsid w:val="00CF43A0"/>
    <w:rsid w:val="00CF4B6D"/>
    <w:rsid w:val="00CF54E3"/>
    <w:rsid w:val="00CF5690"/>
    <w:rsid w:val="00CF5DA5"/>
    <w:rsid w:val="00CF7C41"/>
    <w:rsid w:val="00CF7D8A"/>
    <w:rsid w:val="00CF7D91"/>
    <w:rsid w:val="00D00518"/>
    <w:rsid w:val="00D00C47"/>
    <w:rsid w:val="00D00FD2"/>
    <w:rsid w:val="00D0209D"/>
    <w:rsid w:val="00D032F5"/>
    <w:rsid w:val="00D03336"/>
    <w:rsid w:val="00D03454"/>
    <w:rsid w:val="00D0449B"/>
    <w:rsid w:val="00D0493F"/>
    <w:rsid w:val="00D0494C"/>
    <w:rsid w:val="00D04A0A"/>
    <w:rsid w:val="00D04DE1"/>
    <w:rsid w:val="00D0515B"/>
    <w:rsid w:val="00D07098"/>
    <w:rsid w:val="00D07413"/>
    <w:rsid w:val="00D10001"/>
    <w:rsid w:val="00D10441"/>
    <w:rsid w:val="00D106EB"/>
    <w:rsid w:val="00D10A62"/>
    <w:rsid w:val="00D10E34"/>
    <w:rsid w:val="00D119FA"/>
    <w:rsid w:val="00D11A6C"/>
    <w:rsid w:val="00D12358"/>
    <w:rsid w:val="00D1259E"/>
    <w:rsid w:val="00D12B3D"/>
    <w:rsid w:val="00D12CD5"/>
    <w:rsid w:val="00D138E6"/>
    <w:rsid w:val="00D13A79"/>
    <w:rsid w:val="00D13C6E"/>
    <w:rsid w:val="00D13F3A"/>
    <w:rsid w:val="00D15A7A"/>
    <w:rsid w:val="00D16CC2"/>
    <w:rsid w:val="00D16F9F"/>
    <w:rsid w:val="00D1749B"/>
    <w:rsid w:val="00D17E99"/>
    <w:rsid w:val="00D17F48"/>
    <w:rsid w:val="00D210B9"/>
    <w:rsid w:val="00D2139D"/>
    <w:rsid w:val="00D223BF"/>
    <w:rsid w:val="00D225FD"/>
    <w:rsid w:val="00D22A0B"/>
    <w:rsid w:val="00D22B32"/>
    <w:rsid w:val="00D22CEE"/>
    <w:rsid w:val="00D23D0C"/>
    <w:rsid w:val="00D23E46"/>
    <w:rsid w:val="00D2414F"/>
    <w:rsid w:val="00D2487C"/>
    <w:rsid w:val="00D24DA9"/>
    <w:rsid w:val="00D252B4"/>
    <w:rsid w:val="00D2590C"/>
    <w:rsid w:val="00D25F44"/>
    <w:rsid w:val="00D26C27"/>
    <w:rsid w:val="00D26F2A"/>
    <w:rsid w:val="00D277B8"/>
    <w:rsid w:val="00D305B4"/>
    <w:rsid w:val="00D3097D"/>
    <w:rsid w:val="00D311AC"/>
    <w:rsid w:val="00D32649"/>
    <w:rsid w:val="00D32ACF"/>
    <w:rsid w:val="00D3365B"/>
    <w:rsid w:val="00D33B09"/>
    <w:rsid w:val="00D34A5C"/>
    <w:rsid w:val="00D34ADB"/>
    <w:rsid w:val="00D3517D"/>
    <w:rsid w:val="00D36127"/>
    <w:rsid w:val="00D36753"/>
    <w:rsid w:val="00D36BC4"/>
    <w:rsid w:val="00D36FC8"/>
    <w:rsid w:val="00D377FE"/>
    <w:rsid w:val="00D4027F"/>
    <w:rsid w:val="00D415D4"/>
    <w:rsid w:val="00D41B14"/>
    <w:rsid w:val="00D424FE"/>
    <w:rsid w:val="00D42DC0"/>
    <w:rsid w:val="00D42E3D"/>
    <w:rsid w:val="00D441AB"/>
    <w:rsid w:val="00D4485F"/>
    <w:rsid w:val="00D4487C"/>
    <w:rsid w:val="00D4583A"/>
    <w:rsid w:val="00D45A1A"/>
    <w:rsid w:val="00D45E07"/>
    <w:rsid w:val="00D46AA3"/>
    <w:rsid w:val="00D502CD"/>
    <w:rsid w:val="00D50B43"/>
    <w:rsid w:val="00D511AE"/>
    <w:rsid w:val="00D517E0"/>
    <w:rsid w:val="00D517F4"/>
    <w:rsid w:val="00D51A2E"/>
    <w:rsid w:val="00D5225B"/>
    <w:rsid w:val="00D52399"/>
    <w:rsid w:val="00D525AC"/>
    <w:rsid w:val="00D538D0"/>
    <w:rsid w:val="00D53AC1"/>
    <w:rsid w:val="00D54CE6"/>
    <w:rsid w:val="00D55626"/>
    <w:rsid w:val="00D55C2A"/>
    <w:rsid w:val="00D55F2A"/>
    <w:rsid w:val="00D560AC"/>
    <w:rsid w:val="00D566E1"/>
    <w:rsid w:val="00D56C8E"/>
    <w:rsid w:val="00D572FE"/>
    <w:rsid w:val="00D609A4"/>
    <w:rsid w:val="00D60B9E"/>
    <w:rsid w:val="00D61708"/>
    <w:rsid w:val="00D624C0"/>
    <w:rsid w:val="00D62960"/>
    <w:rsid w:val="00D630BE"/>
    <w:rsid w:val="00D6359E"/>
    <w:rsid w:val="00D63B5C"/>
    <w:rsid w:val="00D63D46"/>
    <w:rsid w:val="00D63E11"/>
    <w:rsid w:val="00D6498D"/>
    <w:rsid w:val="00D653D2"/>
    <w:rsid w:val="00D65DA1"/>
    <w:rsid w:val="00D6733E"/>
    <w:rsid w:val="00D6737B"/>
    <w:rsid w:val="00D674A8"/>
    <w:rsid w:val="00D6779F"/>
    <w:rsid w:val="00D67C48"/>
    <w:rsid w:val="00D722FB"/>
    <w:rsid w:val="00D72C9C"/>
    <w:rsid w:val="00D73B63"/>
    <w:rsid w:val="00D73B68"/>
    <w:rsid w:val="00D73CF1"/>
    <w:rsid w:val="00D73D05"/>
    <w:rsid w:val="00D741A3"/>
    <w:rsid w:val="00D7485B"/>
    <w:rsid w:val="00D75367"/>
    <w:rsid w:val="00D75397"/>
    <w:rsid w:val="00D758ED"/>
    <w:rsid w:val="00D76198"/>
    <w:rsid w:val="00D76DC3"/>
    <w:rsid w:val="00D7716F"/>
    <w:rsid w:val="00D77943"/>
    <w:rsid w:val="00D800D5"/>
    <w:rsid w:val="00D80B11"/>
    <w:rsid w:val="00D80B30"/>
    <w:rsid w:val="00D80D4A"/>
    <w:rsid w:val="00D81F0D"/>
    <w:rsid w:val="00D8227D"/>
    <w:rsid w:val="00D8267B"/>
    <w:rsid w:val="00D82EA4"/>
    <w:rsid w:val="00D830E5"/>
    <w:rsid w:val="00D830F3"/>
    <w:rsid w:val="00D83132"/>
    <w:rsid w:val="00D833FB"/>
    <w:rsid w:val="00D839F2"/>
    <w:rsid w:val="00D83F47"/>
    <w:rsid w:val="00D84868"/>
    <w:rsid w:val="00D84884"/>
    <w:rsid w:val="00D85977"/>
    <w:rsid w:val="00D868FB"/>
    <w:rsid w:val="00D87981"/>
    <w:rsid w:val="00D87C6E"/>
    <w:rsid w:val="00D90525"/>
    <w:rsid w:val="00D9084E"/>
    <w:rsid w:val="00D9169C"/>
    <w:rsid w:val="00D91A73"/>
    <w:rsid w:val="00D91DED"/>
    <w:rsid w:val="00D926C4"/>
    <w:rsid w:val="00D93CFB"/>
    <w:rsid w:val="00D94E5A"/>
    <w:rsid w:val="00D96167"/>
    <w:rsid w:val="00D96644"/>
    <w:rsid w:val="00D96A28"/>
    <w:rsid w:val="00D97118"/>
    <w:rsid w:val="00D9722F"/>
    <w:rsid w:val="00DA034E"/>
    <w:rsid w:val="00DA07E9"/>
    <w:rsid w:val="00DA11BA"/>
    <w:rsid w:val="00DA1334"/>
    <w:rsid w:val="00DA179E"/>
    <w:rsid w:val="00DA18A0"/>
    <w:rsid w:val="00DA2081"/>
    <w:rsid w:val="00DA216D"/>
    <w:rsid w:val="00DA274E"/>
    <w:rsid w:val="00DA302A"/>
    <w:rsid w:val="00DA30BA"/>
    <w:rsid w:val="00DA5108"/>
    <w:rsid w:val="00DA520C"/>
    <w:rsid w:val="00DA53E8"/>
    <w:rsid w:val="00DA54BA"/>
    <w:rsid w:val="00DA66DA"/>
    <w:rsid w:val="00DA78E8"/>
    <w:rsid w:val="00DA7EAA"/>
    <w:rsid w:val="00DB0097"/>
    <w:rsid w:val="00DB014C"/>
    <w:rsid w:val="00DB018F"/>
    <w:rsid w:val="00DB04B4"/>
    <w:rsid w:val="00DB100E"/>
    <w:rsid w:val="00DB1203"/>
    <w:rsid w:val="00DB1748"/>
    <w:rsid w:val="00DB1891"/>
    <w:rsid w:val="00DB21BA"/>
    <w:rsid w:val="00DB2D71"/>
    <w:rsid w:val="00DB3784"/>
    <w:rsid w:val="00DB3B36"/>
    <w:rsid w:val="00DB43F3"/>
    <w:rsid w:val="00DB51ED"/>
    <w:rsid w:val="00DB541C"/>
    <w:rsid w:val="00DB5ED3"/>
    <w:rsid w:val="00DB6957"/>
    <w:rsid w:val="00DB7705"/>
    <w:rsid w:val="00DB7ED0"/>
    <w:rsid w:val="00DC01B4"/>
    <w:rsid w:val="00DC0FB4"/>
    <w:rsid w:val="00DC101B"/>
    <w:rsid w:val="00DC1171"/>
    <w:rsid w:val="00DC1B75"/>
    <w:rsid w:val="00DC1F71"/>
    <w:rsid w:val="00DC2DB5"/>
    <w:rsid w:val="00DC4094"/>
    <w:rsid w:val="00DC42EC"/>
    <w:rsid w:val="00DC46FC"/>
    <w:rsid w:val="00DC5AA2"/>
    <w:rsid w:val="00DC6487"/>
    <w:rsid w:val="00DC698C"/>
    <w:rsid w:val="00DC6C70"/>
    <w:rsid w:val="00DC7704"/>
    <w:rsid w:val="00DD04BF"/>
    <w:rsid w:val="00DD1CC2"/>
    <w:rsid w:val="00DD2A4D"/>
    <w:rsid w:val="00DD2D9D"/>
    <w:rsid w:val="00DD3011"/>
    <w:rsid w:val="00DD3324"/>
    <w:rsid w:val="00DD36D4"/>
    <w:rsid w:val="00DD3A93"/>
    <w:rsid w:val="00DD3AFD"/>
    <w:rsid w:val="00DD3B68"/>
    <w:rsid w:val="00DD4119"/>
    <w:rsid w:val="00DD415E"/>
    <w:rsid w:val="00DD43B2"/>
    <w:rsid w:val="00DD46F3"/>
    <w:rsid w:val="00DD4BB4"/>
    <w:rsid w:val="00DD4C22"/>
    <w:rsid w:val="00DD53B1"/>
    <w:rsid w:val="00DD56D2"/>
    <w:rsid w:val="00DD5E90"/>
    <w:rsid w:val="00DD64F0"/>
    <w:rsid w:val="00DD6E94"/>
    <w:rsid w:val="00DD7225"/>
    <w:rsid w:val="00DD79DA"/>
    <w:rsid w:val="00DD79F9"/>
    <w:rsid w:val="00DE02D9"/>
    <w:rsid w:val="00DE07E9"/>
    <w:rsid w:val="00DE1B9B"/>
    <w:rsid w:val="00DE23FF"/>
    <w:rsid w:val="00DE261D"/>
    <w:rsid w:val="00DE27DB"/>
    <w:rsid w:val="00DE3C68"/>
    <w:rsid w:val="00DE412E"/>
    <w:rsid w:val="00DE5EE8"/>
    <w:rsid w:val="00DE644D"/>
    <w:rsid w:val="00DE7172"/>
    <w:rsid w:val="00DE7451"/>
    <w:rsid w:val="00DF05AF"/>
    <w:rsid w:val="00DF0E67"/>
    <w:rsid w:val="00DF120A"/>
    <w:rsid w:val="00DF20A5"/>
    <w:rsid w:val="00DF2342"/>
    <w:rsid w:val="00DF253E"/>
    <w:rsid w:val="00DF350D"/>
    <w:rsid w:val="00DF3BC5"/>
    <w:rsid w:val="00DF42BF"/>
    <w:rsid w:val="00DF456F"/>
    <w:rsid w:val="00DF4A23"/>
    <w:rsid w:val="00DF4AF3"/>
    <w:rsid w:val="00DF4D01"/>
    <w:rsid w:val="00DF5193"/>
    <w:rsid w:val="00DF5C9A"/>
    <w:rsid w:val="00E006D1"/>
    <w:rsid w:val="00E007D7"/>
    <w:rsid w:val="00E00AA6"/>
    <w:rsid w:val="00E00C0F"/>
    <w:rsid w:val="00E0118F"/>
    <w:rsid w:val="00E011D5"/>
    <w:rsid w:val="00E021F5"/>
    <w:rsid w:val="00E030EA"/>
    <w:rsid w:val="00E033ED"/>
    <w:rsid w:val="00E0388D"/>
    <w:rsid w:val="00E03B33"/>
    <w:rsid w:val="00E03FC3"/>
    <w:rsid w:val="00E0421F"/>
    <w:rsid w:val="00E04767"/>
    <w:rsid w:val="00E04C82"/>
    <w:rsid w:val="00E04E42"/>
    <w:rsid w:val="00E059DA"/>
    <w:rsid w:val="00E05D38"/>
    <w:rsid w:val="00E063AA"/>
    <w:rsid w:val="00E063E3"/>
    <w:rsid w:val="00E06547"/>
    <w:rsid w:val="00E072BF"/>
    <w:rsid w:val="00E073EA"/>
    <w:rsid w:val="00E074A4"/>
    <w:rsid w:val="00E07A57"/>
    <w:rsid w:val="00E07D54"/>
    <w:rsid w:val="00E07DE9"/>
    <w:rsid w:val="00E10197"/>
    <w:rsid w:val="00E1037C"/>
    <w:rsid w:val="00E103BB"/>
    <w:rsid w:val="00E109EB"/>
    <w:rsid w:val="00E10A43"/>
    <w:rsid w:val="00E10C34"/>
    <w:rsid w:val="00E118B6"/>
    <w:rsid w:val="00E119B4"/>
    <w:rsid w:val="00E121E6"/>
    <w:rsid w:val="00E12910"/>
    <w:rsid w:val="00E12B79"/>
    <w:rsid w:val="00E13E13"/>
    <w:rsid w:val="00E13F8C"/>
    <w:rsid w:val="00E141DA"/>
    <w:rsid w:val="00E1451C"/>
    <w:rsid w:val="00E1465C"/>
    <w:rsid w:val="00E147CC"/>
    <w:rsid w:val="00E14A27"/>
    <w:rsid w:val="00E14E8F"/>
    <w:rsid w:val="00E15340"/>
    <w:rsid w:val="00E15475"/>
    <w:rsid w:val="00E15FD6"/>
    <w:rsid w:val="00E1602C"/>
    <w:rsid w:val="00E1627D"/>
    <w:rsid w:val="00E17EC6"/>
    <w:rsid w:val="00E20280"/>
    <w:rsid w:val="00E20A15"/>
    <w:rsid w:val="00E21122"/>
    <w:rsid w:val="00E213F6"/>
    <w:rsid w:val="00E21743"/>
    <w:rsid w:val="00E2176C"/>
    <w:rsid w:val="00E21D26"/>
    <w:rsid w:val="00E21F41"/>
    <w:rsid w:val="00E2231C"/>
    <w:rsid w:val="00E232D5"/>
    <w:rsid w:val="00E2475C"/>
    <w:rsid w:val="00E24F55"/>
    <w:rsid w:val="00E252A0"/>
    <w:rsid w:val="00E26D69"/>
    <w:rsid w:val="00E30388"/>
    <w:rsid w:val="00E303ED"/>
    <w:rsid w:val="00E30468"/>
    <w:rsid w:val="00E307FF"/>
    <w:rsid w:val="00E309E7"/>
    <w:rsid w:val="00E32724"/>
    <w:rsid w:val="00E32DDA"/>
    <w:rsid w:val="00E33DAC"/>
    <w:rsid w:val="00E33EAF"/>
    <w:rsid w:val="00E3571F"/>
    <w:rsid w:val="00E369F1"/>
    <w:rsid w:val="00E37599"/>
    <w:rsid w:val="00E4099C"/>
    <w:rsid w:val="00E40B7F"/>
    <w:rsid w:val="00E40DBF"/>
    <w:rsid w:val="00E413CD"/>
    <w:rsid w:val="00E41985"/>
    <w:rsid w:val="00E41C4B"/>
    <w:rsid w:val="00E41D7D"/>
    <w:rsid w:val="00E41EDC"/>
    <w:rsid w:val="00E44251"/>
    <w:rsid w:val="00E448DA"/>
    <w:rsid w:val="00E458D5"/>
    <w:rsid w:val="00E46546"/>
    <w:rsid w:val="00E46618"/>
    <w:rsid w:val="00E471F9"/>
    <w:rsid w:val="00E47BF9"/>
    <w:rsid w:val="00E47E55"/>
    <w:rsid w:val="00E47F98"/>
    <w:rsid w:val="00E50335"/>
    <w:rsid w:val="00E5080C"/>
    <w:rsid w:val="00E508BC"/>
    <w:rsid w:val="00E508CA"/>
    <w:rsid w:val="00E50AC6"/>
    <w:rsid w:val="00E50FFB"/>
    <w:rsid w:val="00E525A7"/>
    <w:rsid w:val="00E52FED"/>
    <w:rsid w:val="00E531C7"/>
    <w:rsid w:val="00E5325C"/>
    <w:rsid w:val="00E53AC3"/>
    <w:rsid w:val="00E53AEE"/>
    <w:rsid w:val="00E563FB"/>
    <w:rsid w:val="00E5645D"/>
    <w:rsid w:val="00E60646"/>
    <w:rsid w:val="00E60944"/>
    <w:rsid w:val="00E609A6"/>
    <w:rsid w:val="00E61B3F"/>
    <w:rsid w:val="00E62066"/>
    <w:rsid w:val="00E62432"/>
    <w:rsid w:val="00E62889"/>
    <w:rsid w:val="00E629F3"/>
    <w:rsid w:val="00E635D9"/>
    <w:rsid w:val="00E64C7A"/>
    <w:rsid w:val="00E65F96"/>
    <w:rsid w:val="00E66115"/>
    <w:rsid w:val="00E66127"/>
    <w:rsid w:val="00E66457"/>
    <w:rsid w:val="00E6766A"/>
    <w:rsid w:val="00E67F7E"/>
    <w:rsid w:val="00E702F4"/>
    <w:rsid w:val="00E70FFF"/>
    <w:rsid w:val="00E71139"/>
    <w:rsid w:val="00E7153F"/>
    <w:rsid w:val="00E72153"/>
    <w:rsid w:val="00E72342"/>
    <w:rsid w:val="00E7271B"/>
    <w:rsid w:val="00E72A91"/>
    <w:rsid w:val="00E73468"/>
    <w:rsid w:val="00E73B29"/>
    <w:rsid w:val="00E74A5C"/>
    <w:rsid w:val="00E76D5F"/>
    <w:rsid w:val="00E776BB"/>
    <w:rsid w:val="00E777A0"/>
    <w:rsid w:val="00E77942"/>
    <w:rsid w:val="00E77D30"/>
    <w:rsid w:val="00E802FB"/>
    <w:rsid w:val="00E80763"/>
    <w:rsid w:val="00E80BEA"/>
    <w:rsid w:val="00E80F70"/>
    <w:rsid w:val="00E81113"/>
    <w:rsid w:val="00E8136D"/>
    <w:rsid w:val="00E815F5"/>
    <w:rsid w:val="00E82006"/>
    <w:rsid w:val="00E82AD8"/>
    <w:rsid w:val="00E83863"/>
    <w:rsid w:val="00E83BA0"/>
    <w:rsid w:val="00E84144"/>
    <w:rsid w:val="00E844C8"/>
    <w:rsid w:val="00E845AC"/>
    <w:rsid w:val="00E8476F"/>
    <w:rsid w:val="00E85235"/>
    <w:rsid w:val="00E8538F"/>
    <w:rsid w:val="00E860E7"/>
    <w:rsid w:val="00E862F1"/>
    <w:rsid w:val="00E8655D"/>
    <w:rsid w:val="00E8657C"/>
    <w:rsid w:val="00E869FD"/>
    <w:rsid w:val="00E86EEB"/>
    <w:rsid w:val="00E871E2"/>
    <w:rsid w:val="00E90351"/>
    <w:rsid w:val="00E905D4"/>
    <w:rsid w:val="00E90DB5"/>
    <w:rsid w:val="00E90FEB"/>
    <w:rsid w:val="00E9140B"/>
    <w:rsid w:val="00E91B8A"/>
    <w:rsid w:val="00E91CE0"/>
    <w:rsid w:val="00E91D6C"/>
    <w:rsid w:val="00E91EB9"/>
    <w:rsid w:val="00E92DC4"/>
    <w:rsid w:val="00E92EFA"/>
    <w:rsid w:val="00E92F44"/>
    <w:rsid w:val="00E9392E"/>
    <w:rsid w:val="00E93AF8"/>
    <w:rsid w:val="00E93CF2"/>
    <w:rsid w:val="00E953F4"/>
    <w:rsid w:val="00E964A3"/>
    <w:rsid w:val="00E96B1D"/>
    <w:rsid w:val="00E97884"/>
    <w:rsid w:val="00E97CE2"/>
    <w:rsid w:val="00EA04D4"/>
    <w:rsid w:val="00EA1008"/>
    <w:rsid w:val="00EA1138"/>
    <w:rsid w:val="00EA18FB"/>
    <w:rsid w:val="00EA1B91"/>
    <w:rsid w:val="00EA1D21"/>
    <w:rsid w:val="00EA1F64"/>
    <w:rsid w:val="00EA3380"/>
    <w:rsid w:val="00EA343F"/>
    <w:rsid w:val="00EA3C94"/>
    <w:rsid w:val="00EA3FA8"/>
    <w:rsid w:val="00EA4169"/>
    <w:rsid w:val="00EA4E14"/>
    <w:rsid w:val="00EA5F03"/>
    <w:rsid w:val="00EA608E"/>
    <w:rsid w:val="00EA6E0D"/>
    <w:rsid w:val="00EB0087"/>
    <w:rsid w:val="00EB02B6"/>
    <w:rsid w:val="00EB041A"/>
    <w:rsid w:val="00EB10D5"/>
    <w:rsid w:val="00EB1D47"/>
    <w:rsid w:val="00EB2A9B"/>
    <w:rsid w:val="00EB2AF7"/>
    <w:rsid w:val="00EB2C40"/>
    <w:rsid w:val="00EB329E"/>
    <w:rsid w:val="00EB35B2"/>
    <w:rsid w:val="00EB3A3A"/>
    <w:rsid w:val="00EB5415"/>
    <w:rsid w:val="00EB6091"/>
    <w:rsid w:val="00EB66E6"/>
    <w:rsid w:val="00EB6A3C"/>
    <w:rsid w:val="00EB710E"/>
    <w:rsid w:val="00EB78AC"/>
    <w:rsid w:val="00EB7D8E"/>
    <w:rsid w:val="00EC01EF"/>
    <w:rsid w:val="00EC03B6"/>
    <w:rsid w:val="00EC03D5"/>
    <w:rsid w:val="00EC0628"/>
    <w:rsid w:val="00EC0FBB"/>
    <w:rsid w:val="00EC1959"/>
    <w:rsid w:val="00EC2355"/>
    <w:rsid w:val="00EC2C81"/>
    <w:rsid w:val="00EC303D"/>
    <w:rsid w:val="00EC3589"/>
    <w:rsid w:val="00EC3920"/>
    <w:rsid w:val="00EC4F95"/>
    <w:rsid w:val="00EC6CD7"/>
    <w:rsid w:val="00ED0751"/>
    <w:rsid w:val="00ED116A"/>
    <w:rsid w:val="00ED1176"/>
    <w:rsid w:val="00ED1181"/>
    <w:rsid w:val="00ED16AC"/>
    <w:rsid w:val="00ED2F49"/>
    <w:rsid w:val="00ED307D"/>
    <w:rsid w:val="00ED3097"/>
    <w:rsid w:val="00ED38E5"/>
    <w:rsid w:val="00ED46E3"/>
    <w:rsid w:val="00ED47F8"/>
    <w:rsid w:val="00ED4ABE"/>
    <w:rsid w:val="00ED4B28"/>
    <w:rsid w:val="00ED5FA5"/>
    <w:rsid w:val="00ED6690"/>
    <w:rsid w:val="00ED725E"/>
    <w:rsid w:val="00ED767A"/>
    <w:rsid w:val="00ED7A10"/>
    <w:rsid w:val="00EE0063"/>
    <w:rsid w:val="00EE07E5"/>
    <w:rsid w:val="00EE0B47"/>
    <w:rsid w:val="00EE0F3B"/>
    <w:rsid w:val="00EE11BF"/>
    <w:rsid w:val="00EE177C"/>
    <w:rsid w:val="00EE18AD"/>
    <w:rsid w:val="00EE24D9"/>
    <w:rsid w:val="00EE25C6"/>
    <w:rsid w:val="00EE2638"/>
    <w:rsid w:val="00EE2D12"/>
    <w:rsid w:val="00EE4601"/>
    <w:rsid w:val="00EE5C4D"/>
    <w:rsid w:val="00EE630B"/>
    <w:rsid w:val="00EE6645"/>
    <w:rsid w:val="00EE6744"/>
    <w:rsid w:val="00EE6924"/>
    <w:rsid w:val="00EF094E"/>
    <w:rsid w:val="00EF0B3D"/>
    <w:rsid w:val="00EF1DA0"/>
    <w:rsid w:val="00EF1EA9"/>
    <w:rsid w:val="00EF1F90"/>
    <w:rsid w:val="00EF29C3"/>
    <w:rsid w:val="00EF2AEB"/>
    <w:rsid w:val="00EF2E24"/>
    <w:rsid w:val="00EF2FC4"/>
    <w:rsid w:val="00EF328B"/>
    <w:rsid w:val="00EF3CC4"/>
    <w:rsid w:val="00EF4070"/>
    <w:rsid w:val="00EF4D70"/>
    <w:rsid w:val="00EF515C"/>
    <w:rsid w:val="00EF59EF"/>
    <w:rsid w:val="00EF5CF0"/>
    <w:rsid w:val="00EF5D68"/>
    <w:rsid w:val="00EF6840"/>
    <w:rsid w:val="00EF7175"/>
    <w:rsid w:val="00EF7204"/>
    <w:rsid w:val="00EF7A97"/>
    <w:rsid w:val="00EF7DF1"/>
    <w:rsid w:val="00F00498"/>
    <w:rsid w:val="00F011B3"/>
    <w:rsid w:val="00F0124E"/>
    <w:rsid w:val="00F016E8"/>
    <w:rsid w:val="00F01D61"/>
    <w:rsid w:val="00F0301A"/>
    <w:rsid w:val="00F03C8E"/>
    <w:rsid w:val="00F050AF"/>
    <w:rsid w:val="00F053CF"/>
    <w:rsid w:val="00F0599D"/>
    <w:rsid w:val="00F06423"/>
    <w:rsid w:val="00F076EB"/>
    <w:rsid w:val="00F10135"/>
    <w:rsid w:val="00F11A98"/>
    <w:rsid w:val="00F11C67"/>
    <w:rsid w:val="00F11C82"/>
    <w:rsid w:val="00F11E8F"/>
    <w:rsid w:val="00F12447"/>
    <w:rsid w:val="00F131F4"/>
    <w:rsid w:val="00F13D19"/>
    <w:rsid w:val="00F142E4"/>
    <w:rsid w:val="00F14473"/>
    <w:rsid w:val="00F14AB5"/>
    <w:rsid w:val="00F1541F"/>
    <w:rsid w:val="00F16336"/>
    <w:rsid w:val="00F16F32"/>
    <w:rsid w:val="00F17287"/>
    <w:rsid w:val="00F172F4"/>
    <w:rsid w:val="00F173AE"/>
    <w:rsid w:val="00F177F7"/>
    <w:rsid w:val="00F17DE2"/>
    <w:rsid w:val="00F17EFA"/>
    <w:rsid w:val="00F20056"/>
    <w:rsid w:val="00F2154C"/>
    <w:rsid w:val="00F21EBB"/>
    <w:rsid w:val="00F234FB"/>
    <w:rsid w:val="00F24563"/>
    <w:rsid w:val="00F24759"/>
    <w:rsid w:val="00F25404"/>
    <w:rsid w:val="00F25685"/>
    <w:rsid w:val="00F2598E"/>
    <w:rsid w:val="00F26599"/>
    <w:rsid w:val="00F26D7B"/>
    <w:rsid w:val="00F26F80"/>
    <w:rsid w:val="00F2783F"/>
    <w:rsid w:val="00F27BCA"/>
    <w:rsid w:val="00F27F32"/>
    <w:rsid w:val="00F30FB1"/>
    <w:rsid w:val="00F31BC5"/>
    <w:rsid w:val="00F31D40"/>
    <w:rsid w:val="00F3271C"/>
    <w:rsid w:val="00F32904"/>
    <w:rsid w:val="00F336AD"/>
    <w:rsid w:val="00F33AA4"/>
    <w:rsid w:val="00F33BBF"/>
    <w:rsid w:val="00F34E05"/>
    <w:rsid w:val="00F3568E"/>
    <w:rsid w:val="00F356F5"/>
    <w:rsid w:val="00F35BE5"/>
    <w:rsid w:val="00F37CD6"/>
    <w:rsid w:val="00F40A91"/>
    <w:rsid w:val="00F40BCB"/>
    <w:rsid w:val="00F41FDC"/>
    <w:rsid w:val="00F41FE7"/>
    <w:rsid w:val="00F430F3"/>
    <w:rsid w:val="00F435FB"/>
    <w:rsid w:val="00F43B9A"/>
    <w:rsid w:val="00F43E7A"/>
    <w:rsid w:val="00F44336"/>
    <w:rsid w:val="00F44E7A"/>
    <w:rsid w:val="00F45A9B"/>
    <w:rsid w:val="00F4610C"/>
    <w:rsid w:val="00F463A9"/>
    <w:rsid w:val="00F4657B"/>
    <w:rsid w:val="00F46A9D"/>
    <w:rsid w:val="00F4749E"/>
    <w:rsid w:val="00F47862"/>
    <w:rsid w:val="00F47A00"/>
    <w:rsid w:val="00F47A8C"/>
    <w:rsid w:val="00F47F9E"/>
    <w:rsid w:val="00F5042F"/>
    <w:rsid w:val="00F50C0F"/>
    <w:rsid w:val="00F50C93"/>
    <w:rsid w:val="00F50D37"/>
    <w:rsid w:val="00F513D6"/>
    <w:rsid w:val="00F51CD7"/>
    <w:rsid w:val="00F52529"/>
    <w:rsid w:val="00F53630"/>
    <w:rsid w:val="00F5488F"/>
    <w:rsid w:val="00F54AAC"/>
    <w:rsid w:val="00F552C1"/>
    <w:rsid w:val="00F5578C"/>
    <w:rsid w:val="00F55CE4"/>
    <w:rsid w:val="00F56A33"/>
    <w:rsid w:val="00F56DBE"/>
    <w:rsid w:val="00F576A3"/>
    <w:rsid w:val="00F579A4"/>
    <w:rsid w:val="00F6021E"/>
    <w:rsid w:val="00F60D22"/>
    <w:rsid w:val="00F617FA"/>
    <w:rsid w:val="00F61C70"/>
    <w:rsid w:val="00F62E63"/>
    <w:rsid w:val="00F6302B"/>
    <w:rsid w:val="00F642A1"/>
    <w:rsid w:val="00F64782"/>
    <w:rsid w:val="00F64D7B"/>
    <w:rsid w:val="00F64F6C"/>
    <w:rsid w:val="00F65134"/>
    <w:rsid w:val="00F6532F"/>
    <w:rsid w:val="00F65962"/>
    <w:rsid w:val="00F673C7"/>
    <w:rsid w:val="00F676EE"/>
    <w:rsid w:val="00F70F6C"/>
    <w:rsid w:val="00F7239E"/>
    <w:rsid w:val="00F72ACD"/>
    <w:rsid w:val="00F73483"/>
    <w:rsid w:val="00F73F78"/>
    <w:rsid w:val="00F7412F"/>
    <w:rsid w:val="00F744EF"/>
    <w:rsid w:val="00F74809"/>
    <w:rsid w:val="00F7481A"/>
    <w:rsid w:val="00F74872"/>
    <w:rsid w:val="00F7522A"/>
    <w:rsid w:val="00F7564E"/>
    <w:rsid w:val="00F761CA"/>
    <w:rsid w:val="00F768BE"/>
    <w:rsid w:val="00F77500"/>
    <w:rsid w:val="00F8019E"/>
    <w:rsid w:val="00F80325"/>
    <w:rsid w:val="00F804CD"/>
    <w:rsid w:val="00F81119"/>
    <w:rsid w:val="00F81A98"/>
    <w:rsid w:val="00F825E1"/>
    <w:rsid w:val="00F826D9"/>
    <w:rsid w:val="00F83D31"/>
    <w:rsid w:val="00F842EE"/>
    <w:rsid w:val="00F844B6"/>
    <w:rsid w:val="00F85068"/>
    <w:rsid w:val="00F85123"/>
    <w:rsid w:val="00F858B1"/>
    <w:rsid w:val="00F8591C"/>
    <w:rsid w:val="00F85F33"/>
    <w:rsid w:val="00F87183"/>
    <w:rsid w:val="00F87320"/>
    <w:rsid w:val="00F90D5D"/>
    <w:rsid w:val="00F911C1"/>
    <w:rsid w:val="00F9169B"/>
    <w:rsid w:val="00F91EB7"/>
    <w:rsid w:val="00F93970"/>
    <w:rsid w:val="00F93C1E"/>
    <w:rsid w:val="00F93D3E"/>
    <w:rsid w:val="00F94689"/>
    <w:rsid w:val="00F94BF3"/>
    <w:rsid w:val="00F9622A"/>
    <w:rsid w:val="00F96451"/>
    <w:rsid w:val="00F964E2"/>
    <w:rsid w:val="00F96747"/>
    <w:rsid w:val="00F96FA1"/>
    <w:rsid w:val="00F97502"/>
    <w:rsid w:val="00F97CC3"/>
    <w:rsid w:val="00FA11FC"/>
    <w:rsid w:val="00FA278C"/>
    <w:rsid w:val="00FA2B80"/>
    <w:rsid w:val="00FA404F"/>
    <w:rsid w:val="00FA512B"/>
    <w:rsid w:val="00FA65EF"/>
    <w:rsid w:val="00FA6900"/>
    <w:rsid w:val="00FA6985"/>
    <w:rsid w:val="00FA69E9"/>
    <w:rsid w:val="00FA76E2"/>
    <w:rsid w:val="00FB0AD9"/>
    <w:rsid w:val="00FB1498"/>
    <w:rsid w:val="00FB2A57"/>
    <w:rsid w:val="00FB34BF"/>
    <w:rsid w:val="00FB3B17"/>
    <w:rsid w:val="00FB45D2"/>
    <w:rsid w:val="00FB49C4"/>
    <w:rsid w:val="00FB5482"/>
    <w:rsid w:val="00FB5619"/>
    <w:rsid w:val="00FB64AD"/>
    <w:rsid w:val="00FB6599"/>
    <w:rsid w:val="00FB682B"/>
    <w:rsid w:val="00FB700C"/>
    <w:rsid w:val="00FB7B06"/>
    <w:rsid w:val="00FB7B97"/>
    <w:rsid w:val="00FB7CA2"/>
    <w:rsid w:val="00FC0CE0"/>
    <w:rsid w:val="00FC158C"/>
    <w:rsid w:val="00FC1691"/>
    <w:rsid w:val="00FC1BD7"/>
    <w:rsid w:val="00FC2113"/>
    <w:rsid w:val="00FC4A5F"/>
    <w:rsid w:val="00FC4FCD"/>
    <w:rsid w:val="00FC607A"/>
    <w:rsid w:val="00FC66BD"/>
    <w:rsid w:val="00FC683D"/>
    <w:rsid w:val="00FC719D"/>
    <w:rsid w:val="00FC738C"/>
    <w:rsid w:val="00FC7C4A"/>
    <w:rsid w:val="00FC7CB9"/>
    <w:rsid w:val="00FD0338"/>
    <w:rsid w:val="00FD033E"/>
    <w:rsid w:val="00FD0C2D"/>
    <w:rsid w:val="00FD0CF1"/>
    <w:rsid w:val="00FD103F"/>
    <w:rsid w:val="00FD15F7"/>
    <w:rsid w:val="00FD1925"/>
    <w:rsid w:val="00FD1CE4"/>
    <w:rsid w:val="00FD212D"/>
    <w:rsid w:val="00FD2B56"/>
    <w:rsid w:val="00FD41DB"/>
    <w:rsid w:val="00FD4DEB"/>
    <w:rsid w:val="00FD5248"/>
    <w:rsid w:val="00FD5BF6"/>
    <w:rsid w:val="00FE0DD8"/>
    <w:rsid w:val="00FE164D"/>
    <w:rsid w:val="00FE1850"/>
    <w:rsid w:val="00FE1F94"/>
    <w:rsid w:val="00FE218C"/>
    <w:rsid w:val="00FE22FA"/>
    <w:rsid w:val="00FE2C12"/>
    <w:rsid w:val="00FE2FFA"/>
    <w:rsid w:val="00FE34D6"/>
    <w:rsid w:val="00FE52C1"/>
    <w:rsid w:val="00FE598C"/>
    <w:rsid w:val="00FE622C"/>
    <w:rsid w:val="00FE6A10"/>
    <w:rsid w:val="00FE6B3B"/>
    <w:rsid w:val="00FE7796"/>
    <w:rsid w:val="00FF05ED"/>
    <w:rsid w:val="00FF063F"/>
    <w:rsid w:val="00FF18BE"/>
    <w:rsid w:val="00FF1AE8"/>
    <w:rsid w:val="00FF2904"/>
    <w:rsid w:val="00FF296C"/>
    <w:rsid w:val="00FF4059"/>
    <w:rsid w:val="00FF495C"/>
    <w:rsid w:val="00FF5172"/>
    <w:rsid w:val="00FF58B4"/>
    <w:rsid w:val="00FF618C"/>
    <w:rsid w:val="00FF7210"/>
    <w:rsid w:val="00FF7D28"/>
    <w:rsid w:val="00FF7D6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36A70AC"/>
  <w15:docId w15:val="{8D0804C7-A6CC-45F9-AC30-E9C9AB3721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380073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D3097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B10D5"/>
    <w:pPr>
      <w:keepNext/>
      <w:keepLines/>
      <w:spacing w:before="40" w:after="0"/>
      <w:outlineLvl w:val="1"/>
    </w:pPr>
    <w:rPr>
      <w:rFonts w:eastAsiaTheme="majorEastAsia" w:cstheme="majorBidi"/>
      <w:b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B64AD"/>
    <w:pPr>
      <w:keepNext/>
      <w:keepLines/>
      <w:spacing w:before="40" w:after="0"/>
      <w:outlineLvl w:val="2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044C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044C2"/>
  </w:style>
  <w:style w:type="paragraph" w:styleId="Footer">
    <w:name w:val="footer"/>
    <w:basedOn w:val="Normal"/>
    <w:link w:val="FooterChar"/>
    <w:uiPriority w:val="99"/>
    <w:unhideWhenUsed/>
    <w:rsid w:val="002044C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044C2"/>
  </w:style>
  <w:style w:type="table" w:styleId="TableGrid">
    <w:name w:val="Table Grid"/>
    <w:basedOn w:val="TableNormal"/>
    <w:uiPriority w:val="39"/>
    <w:rsid w:val="002044C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ED3097"/>
    <w:rPr>
      <w:rFonts w:ascii="Times New Roman" w:eastAsiaTheme="majorEastAsia" w:hAnsi="Times New Roman" w:cstheme="majorBidi"/>
      <w:b/>
      <w:sz w:val="28"/>
      <w:szCs w:val="32"/>
    </w:rPr>
  </w:style>
  <w:style w:type="paragraph" w:styleId="ListParagraph">
    <w:name w:val="List Paragraph"/>
    <w:basedOn w:val="Normal"/>
    <w:uiPriority w:val="34"/>
    <w:qFormat/>
    <w:rsid w:val="002044C2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2044C2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0554E4"/>
    <w:pPr>
      <w:tabs>
        <w:tab w:val="left" w:pos="1080"/>
        <w:tab w:val="left" w:pos="1170"/>
        <w:tab w:val="right" w:leader="dot" w:pos="7938"/>
      </w:tabs>
      <w:spacing w:after="100" w:line="312" w:lineRule="auto"/>
    </w:pPr>
    <w:rPr>
      <w:rFonts w:asciiTheme="majorBidi" w:eastAsiaTheme="minorEastAsia" w:hAnsiTheme="majorBidi" w:cstheme="majorBidi"/>
      <w:noProof/>
      <w:szCs w:val="24"/>
    </w:rPr>
  </w:style>
  <w:style w:type="character" w:styleId="Hyperlink">
    <w:name w:val="Hyperlink"/>
    <w:basedOn w:val="DefaultParagraphFont"/>
    <w:uiPriority w:val="99"/>
    <w:unhideWhenUsed/>
    <w:rsid w:val="002044C2"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583553"/>
  </w:style>
  <w:style w:type="character" w:customStyle="1" w:styleId="Heading2Char">
    <w:name w:val="Heading 2 Char"/>
    <w:basedOn w:val="DefaultParagraphFont"/>
    <w:link w:val="Heading2"/>
    <w:uiPriority w:val="9"/>
    <w:rsid w:val="00EB10D5"/>
    <w:rPr>
      <w:rFonts w:ascii="Times New Roman" w:eastAsiaTheme="majorEastAsia" w:hAnsi="Times New Roman" w:cstheme="majorBidi"/>
      <w:b/>
      <w:sz w:val="26"/>
      <w:szCs w:val="26"/>
    </w:rPr>
  </w:style>
  <w:style w:type="paragraph" w:styleId="Caption">
    <w:name w:val="caption"/>
    <w:basedOn w:val="Normal"/>
    <w:next w:val="Normal"/>
    <w:uiPriority w:val="35"/>
    <w:unhideWhenUsed/>
    <w:qFormat/>
    <w:rsid w:val="004766EE"/>
    <w:pPr>
      <w:spacing w:after="200" w:line="240" w:lineRule="auto"/>
    </w:pPr>
    <w:rPr>
      <w:i/>
      <w:iCs/>
      <w:sz w:val="18"/>
      <w:szCs w:val="18"/>
    </w:rPr>
  </w:style>
  <w:style w:type="character" w:styleId="Strong">
    <w:name w:val="Strong"/>
    <w:basedOn w:val="DefaultParagraphFont"/>
    <w:uiPriority w:val="22"/>
    <w:qFormat/>
    <w:rsid w:val="005B3592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FC719D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76787B"/>
  </w:style>
  <w:style w:type="table" w:customStyle="1" w:styleId="PlainTable51">
    <w:name w:val="Plain Table 51"/>
    <w:basedOn w:val="TableNormal"/>
    <w:uiPriority w:val="45"/>
    <w:rsid w:val="00BF50D4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GridTable5Dark-Accent31">
    <w:name w:val="Grid Table 5 Dark - Accent 31"/>
    <w:basedOn w:val="TableNormal"/>
    <w:uiPriority w:val="50"/>
    <w:rsid w:val="00BF50D4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character" w:customStyle="1" w:styleId="Heading3Char">
    <w:name w:val="Heading 3 Char"/>
    <w:basedOn w:val="DefaultParagraphFont"/>
    <w:link w:val="Heading3"/>
    <w:uiPriority w:val="9"/>
    <w:rsid w:val="006637E6"/>
    <w:rPr>
      <w:rFonts w:ascii="Times New Roman" w:eastAsiaTheme="majorEastAsia" w:hAnsi="Times New Roman" w:cstheme="majorBidi"/>
      <w:b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2866A9"/>
    <w:pPr>
      <w:tabs>
        <w:tab w:val="left" w:pos="1100"/>
        <w:tab w:val="right" w:leader="dot" w:pos="7922"/>
      </w:tabs>
      <w:spacing w:after="100" w:line="312" w:lineRule="auto"/>
      <w:ind w:left="245"/>
    </w:pPr>
  </w:style>
  <w:style w:type="paragraph" w:styleId="TOC3">
    <w:name w:val="toc 3"/>
    <w:basedOn w:val="Normal"/>
    <w:next w:val="Normal"/>
    <w:autoRedefine/>
    <w:uiPriority w:val="39"/>
    <w:unhideWhenUsed/>
    <w:rsid w:val="004457FA"/>
    <w:pPr>
      <w:spacing w:after="100"/>
      <w:ind w:left="480"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42EBB"/>
    <w:rPr>
      <w:color w:val="808080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008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008E"/>
    <w:rPr>
      <w:rFonts w:ascii="Segoe UI" w:hAnsi="Segoe UI" w:cs="Segoe UI"/>
      <w:sz w:val="18"/>
      <w:szCs w:val="18"/>
    </w:rPr>
  </w:style>
  <w:style w:type="character" w:customStyle="1" w:styleId="fontstyle01">
    <w:name w:val="fontstyle01"/>
    <w:basedOn w:val="DefaultParagraphFont"/>
    <w:rsid w:val="004E05B0"/>
    <w:rPr>
      <w:rFonts w:ascii="Times-Roman" w:hAnsi="Times-Roman" w:hint="default"/>
      <w:b w:val="0"/>
      <w:bCs w:val="0"/>
      <w:i w:val="0"/>
      <w:iCs w:val="0"/>
      <w:color w:val="000000"/>
      <w:sz w:val="24"/>
      <w:szCs w:val="24"/>
    </w:rPr>
  </w:style>
  <w:style w:type="character" w:customStyle="1" w:styleId="fontstyle21">
    <w:name w:val="fontstyle21"/>
    <w:basedOn w:val="DefaultParagraphFont"/>
    <w:rsid w:val="004E05B0"/>
    <w:rPr>
      <w:rFonts w:ascii="Courier-Bold" w:hAnsi="Courier-Bold" w:hint="default"/>
      <w:b/>
      <w:bCs/>
      <w:i w:val="0"/>
      <w:iCs w:val="0"/>
      <w:color w:val="000000"/>
      <w:sz w:val="20"/>
      <w:szCs w:val="20"/>
    </w:rPr>
  </w:style>
  <w:style w:type="character" w:customStyle="1" w:styleId="fontstyle11">
    <w:name w:val="fontstyle11"/>
    <w:basedOn w:val="DefaultParagraphFont"/>
    <w:rsid w:val="00BE1130"/>
    <w:rPr>
      <w:rFonts w:ascii="Times-Bold" w:hAnsi="Times-Bold" w:hint="default"/>
      <w:b/>
      <w:bCs/>
      <w:i w:val="0"/>
      <w:iCs w:val="0"/>
      <w:color w:val="000000"/>
      <w:sz w:val="24"/>
      <w:szCs w:val="24"/>
    </w:rPr>
  </w:style>
  <w:style w:type="character" w:customStyle="1" w:styleId="fontstyle31">
    <w:name w:val="fontstyle31"/>
    <w:basedOn w:val="DefaultParagraphFont"/>
    <w:rsid w:val="00BE1130"/>
    <w:rPr>
      <w:rFonts w:ascii="Times-Italic" w:hAnsi="Times-Italic" w:hint="default"/>
      <w:b w:val="0"/>
      <w:bCs w:val="0"/>
      <w:i/>
      <w:iCs/>
      <w:color w:val="000000"/>
      <w:sz w:val="24"/>
      <w:szCs w:val="24"/>
    </w:rPr>
  </w:style>
  <w:style w:type="character" w:customStyle="1" w:styleId="fontstyle41">
    <w:name w:val="fontstyle41"/>
    <w:basedOn w:val="DefaultParagraphFont"/>
    <w:rsid w:val="005710A9"/>
    <w:rPr>
      <w:rFonts w:ascii="Bold" w:hAnsi="Bold" w:hint="default"/>
      <w:b/>
      <w:bCs/>
      <w:i w:val="0"/>
      <w:iCs w:val="0"/>
      <w:color w:val="000000"/>
      <w:sz w:val="18"/>
      <w:szCs w:val="18"/>
    </w:rPr>
  </w:style>
  <w:style w:type="character" w:customStyle="1" w:styleId="fontstyle51">
    <w:name w:val="fontstyle51"/>
    <w:basedOn w:val="DefaultParagraphFont"/>
    <w:rsid w:val="005710A9"/>
    <w:rPr>
      <w:rFonts w:ascii="TrebuchetMS" w:hAnsi="TrebuchetMS" w:hint="default"/>
      <w:b w:val="0"/>
      <w:bCs w:val="0"/>
      <w:i w:val="0"/>
      <w:iCs w:val="0"/>
      <w:color w:val="000000"/>
      <w:sz w:val="24"/>
      <w:szCs w:val="24"/>
    </w:rPr>
  </w:style>
  <w:style w:type="paragraph" w:styleId="NoSpacing">
    <w:name w:val="No Spacing"/>
    <w:uiPriority w:val="1"/>
    <w:qFormat/>
    <w:rsid w:val="008F638D"/>
    <w:pPr>
      <w:spacing w:after="0" w:line="240" w:lineRule="auto"/>
      <w:jc w:val="both"/>
    </w:pPr>
    <w:rPr>
      <w:rFonts w:ascii="Times New Roman" w:hAnsi="Times New Roman"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16E0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16E0A"/>
    <w:rPr>
      <w:rFonts w:ascii="Courier New" w:eastAsia="Times New Roman" w:hAnsi="Courier New" w:cs="Courier New"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977072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10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09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5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40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8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8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1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196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4147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5069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7272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0895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4383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874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584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705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6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92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21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0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3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4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24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7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19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16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7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2919466">
          <w:marLeft w:val="576"/>
          <w:marRight w:val="432"/>
          <w:marTop w:val="86"/>
          <w:marBottom w:val="5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1920086">
          <w:marLeft w:val="576"/>
          <w:marRight w:val="432"/>
          <w:marTop w:val="86"/>
          <w:marBottom w:val="5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897606">
          <w:marLeft w:val="576"/>
          <w:marRight w:val="432"/>
          <w:marTop w:val="86"/>
          <w:marBottom w:val="5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4845734">
          <w:marLeft w:val="576"/>
          <w:marRight w:val="432"/>
          <w:marTop w:val="86"/>
          <w:marBottom w:val="5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745418">
          <w:marLeft w:val="576"/>
          <w:marRight w:val="432"/>
          <w:marTop w:val="86"/>
          <w:marBottom w:val="5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480042">
          <w:marLeft w:val="576"/>
          <w:marRight w:val="432"/>
          <w:marTop w:val="86"/>
          <w:marBottom w:val="58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734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466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18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89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084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28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506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56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115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89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24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647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0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13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83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22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96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36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493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45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0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9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69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81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04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08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93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443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16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903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99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425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78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530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38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0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67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2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29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72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61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581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52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30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80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61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7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731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02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525364">
          <w:marLeft w:val="709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4284">
          <w:marLeft w:val="709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642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43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188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110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9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579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06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428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411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32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34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668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23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13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07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034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03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00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662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70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803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531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517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63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999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41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66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029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10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5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2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40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89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05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78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19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00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68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00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850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08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051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13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220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5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67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22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05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19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9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0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33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463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48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425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559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527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298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71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968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17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59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41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3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23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90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95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89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94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635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677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09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48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518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538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496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043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859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4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294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099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52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16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1652741">
          <w:blockQuote w:val="1"/>
          <w:marLeft w:val="150"/>
          <w:marRight w:val="150"/>
          <w:marTop w:val="150"/>
          <w:marBottom w:val="150"/>
          <w:divBdr>
            <w:top w:val="single" w:sz="6" w:space="8" w:color="222222"/>
            <w:left w:val="single" w:sz="48" w:space="8" w:color="222222"/>
            <w:bottom w:val="single" w:sz="6" w:space="8" w:color="222222"/>
            <w:right w:val="single" w:sz="48" w:space="8" w:color="222222"/>
          </w:divBdr>
        </w:div>
      </w:divsChild>
    </w:div>
    <w:div w:id="145301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02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998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512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666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730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060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488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1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535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072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784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644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06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30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62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674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63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51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29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50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226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1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74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27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10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19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00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320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89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15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948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80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4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9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686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31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2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112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2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16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23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58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70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5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4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3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46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31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820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94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72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3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4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02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8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62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9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73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6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33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5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jpeg"/><Relationship Id="rId18" Type="http://schemas.openxmlformats.org/officeDocument/2006/relationships/image" Target="media/image7.jpeg"/><Relationship Id="rId3" Type="http://schemas.openxmlformats.org/officeDocument/2006/relationships/numbering" Target="numbering.xml"/><Relationship Id="rId21" Type="http://schemas.openxmlformats.org/officeDocument/2006/relationships/footer" Target="footer5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17" Type="http://schemas.openxmlformats.org/officeDocument/2006/relationships/image" Target="media/image6.jpeg"/><Relationship Id="rId2" Type="http://schemas.openxmlformats.org/officeDocument/2006/relationships/customXml" Target="../customXml/item2.xml"/><Relationship Id="rId16" Type="http://schemas.openxmlformats.org/officeDocument/2006/relationships/image" Target="media/image5.jpeg"/><Relationship Id="rId20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4.jpeg"/><Relationship Id="rId23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openxmlformats.org/officeDocument/2006/relationships/footer" Target="footer3.xml"/><Relationship Id="rId4" Type="http://schemas.openxmlformats.org/officeDocument/2006/relationships/styles" Target="styles.xml"/><Relationship Id="rId9" Type="http://schemas.openxmlformats.org/officeDocument/2006/relationships/image" Target="media/image1.emf"/><Relationship Id="rId14" Type="http://schemas.openxmlformats.org/officeDocument/2006/relationships/image" Target="media/image3.jpe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Laporan Modul 1 Praktikum Komunikasi Data dan Jaringan Komputer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IEEE2006OfficeOnline.xsl" StyleName="IEEE 2006" Version="6">
  <b:Source>
    <b:Tag>Rez18</b:Tag>
    <b:SourceType>BookSection</b:SourceType>
    <b:Guid>{A13D170F-ADF5-45CD-B12B-FBD3D9CAB7CB}</b:Guid>
    <b:Author>
      <b:Author>
        <b:NameList>
          <b:Person>
            <b:Last>Yuniarti</b:Last>
            <b:First>Rezki</b:First>
          </b:Person>
        </b:NameList>
      </b:Author>
      <b:BookAuthor>
        <b:NameList>
          <b:Person>
            <b:Last>Yuniarti</b:Last>
            <b:First>Rezki</b:First>
          </b:Person>
        </b:NameList>
      </b:BookAuthor>
    </b:Author>
    <b:Title>Modul 8 : Aplikasi Berbasis Teks</b:Title>
    <b:BookTitle>Pemrograman Objek Lanjut (JAVA)</b:BookTitle>
    <b:Year>2018</b:Year>
    <b:City>Cimahi</b:City>
    <b:Publisher>jurusan Informatika UNJANI</b:Publisher>
    <b:Pages>100-109</b:Pages>
    <b:RefOrder>1</b:RefOrder>
  </b:Source>
  <b:Source>
    <b:Tag>Yun19</b:Tag>
    <b:SourceType>BookSection</b:SourceType>
    <b:Guid>{89C10795-0A62-4340-81E7-EC0DBD0FAE9F}</b:Guid>
    <b:Author>
      <b:Author>
        <b:NameList>
          <b:Person>
            <b:Last>Yuniarti</b:Last>
            <b:First>Rezki</b:First>
          </b:Person>
        </b:NameList>
      </b:Author>
      <b:BookAuthor>
        <b:NameList>
          <b:Person>
            <b:Last>Yuniarti</b:Last>
            <b:First>Rezki</b:First>
          </b:Person>
        </b:NameList>
      </b:BookAuthor>
    </b:Author>
    <b:Title>Pendahuluan LibGDX Game Framework</b:Title>
    <b:Year>2019</b:Year>
    <b:Publisher>Universitas Jenderal Achmad Yani</b:Publisher>
    <b:BookTitle>Modul Teori Game</b:BookTitle>
    <b:RefOrder>2</b:RefOrder>
  </b:Source>
  <b:Source>
    <b:Tag>Ari16</b:Tag>
    <b:SourceType>InternetSite</b:SourceType>
    <b:Guid>{4D1F4084-74F3-4E63-9F7C-4AF3035D71E7}</b:Guid>
    <b:Author>
      <b:Author>
        <b:NameList>
          <b:Person>
            <b:Last>Irawan</b:Last>
            <b:First>Ari</b:First>
          </b:Person>
        </b:NameList>
      </b:Author>
    </b:Author>
    <b:Title>Academia Edu</b:Title>
    <b:InternetSiteTitle>Academia Website Education</b:InternetSiteTitle>
    <b:Year>2016</b:Year>
    <b:URL>https://www.academia.edu/38072793/Perancangan_Sistem_Informasi_Aplikasi_Rental_Mobil_Menggunakan_Java_Netbeans_dan_My_SQL_Pada_Perusahaan_Deans_Car_Rent</b:URL>
    <b:RefOrder>3</b:RefOrder>
  </b:Source>
  <b:Source>
    <b:Tag>Fah19</b:Tag>
    <b:SourceType>InternetSite</b:SourceType>
    <b:Guid>{70F1D95C-0286-4A56-A856-588BBD6D2F15}</b:Guid>
    <b:Author>
      <b:Author>
        <b:NameList>
          <b:Person>
            <b:Last>Benzikiller</b:Last>
            <b:First>Fahrun</b:First>
          </b:Person>
        </b:NameList>
      </b:Author>
    </b:Author>
    <b:Title>Fahrun Blog</b:Title>
    <b:Year>2019</b:Year>
    <b:URL>http://fahrun-it.blogspot.com/2013/05/pengertian-netbeans.html</b:URL>
    <b:RefOrder>4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3BB449EB-3731-4925-AA96-33FCA8AA5F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02</TotalTime>
  <Pages>10</Pages>
  <Words>1602</Words>
  <Characters>9138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kshaaa</dc:creator>
  <cp:lastModifiedBy>Anesa</cp:lastModifiedBy>
  <cp:revision>107</cp:revision>
  <cp:lastPrinted>2020-04-19T15:35:00Z</cp:lastPrinted>
  <dcterms:created xsi:type="dcterms:W3CDTF">2019-10-03T05:32:00Z</dcterms:created>
  <dcterms:modified xsi:type="dcterms:W3CDTF">2020-11-03T11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d8ae2ba-a6fe-381d-9df2-e5d6d4a382f2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